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9AACD1" w14:textId="77777777" w:rsidR="00A91D2B" w:rsidRPr="004964B3" w:rsidRDefault="00A91D2B" w:rsidP="004720FD">
      <w:pPr>
        <w:spacing w:after="0" w:line="240" w:lineRule="auto"/>
        <w:jc w:val="center"/>
        <w:rPr>
          <w:color w:val="FF0000"/>
        </w:rPr>
      </w:pPr>
      <w:bookmarkStart w:id="0" w:name="_GoBack"/>
      <w:bookmarkEnd w:id="0"/>
    </w:p>
    <w:p w14:paraId="23E48C45" w14:textId="77777777" w:rsidR="00A91D2B" w:rsidRPr="00480E6C" w:rsidRDefault="00A91D2B" w:rsidP="004720FD">
      <w:pPr>
        <w:spacing w:after="0" w:line="240" w:lineRule="auto"/>
        <w:jc w:val="center"/>
      </w:pPr>
    </w:p>
    <w:p w14:paraId="11E5EB57" w14:textId="77777777" w:rsidR="00A91D2B" w:rsidRPr="00480E6C" w:rsidRDefault="00A91D2B" w:rsidP="003438BA">
      <w:pPr>
        <w:spacing w:after="0" w:line="240" w:lineRule="auto"/>
        <w:jc w:val="center"/>
        <w:rPr>
          <w:sz w:val="40"/>
          <w:szCs w:val="40"/>
        </w:rPr>
      </w:pPr>
    </w:p>
    <w:p w14:paraId="3C822BE4" w14:textId="77777777" w:rsidR="00A91D2B" w:rsidRPr="006B63CE" w:rsidRDefault="006B63CE" w:rsidP="00616EBF">
      <w:pPr>
        <w:pStyle w:val="Titre"/>
      </w:pPr>
      <w:r>
        <w:t xml:space="preserve">Quantitative Magnetization Transfer Protocol </w:t>
      </w:r>
      <w:r w:rsidR="00707EF4">
        <w:t xml:space="preserve">Design </w:t>
      </w:r>
      <w:r>
        <w:t>Optimization for B</w:t>
      </w:r>
      <w:r>
        <w:rPr>
          <w:vertAlign w:val="subscript"/>
        </w:rPr>
        <w:t>1</w:t>
      </w:r>
      <w:r>
        <w:t>-</w:t>
      </w:r>
      <w:r w:rsidR="0008214F">
        <w:t>I</w:t>
      </w:r>
      <w:r>
        <w:t xml:space="preserve">nsensitivity </w:t>
      </w:r>
      <w:commentRangeStart w:id="1"/>
      <w:r>
        <w:t xml:space="preserve">through Sensitivity-Regularization of the </w:t>
      </w:r>
      <w:proofErr w:type="spellStart"/>
      <w:r>
        <w:t>Cramér</w:t>
      </w:r>
      <w:proofErr w:type="spellEnd"/>
      <w:r>
        <w:t>-Rao Lower Bound</w:t>
      </w:r>
      <w:commentRangeEnd w:id="1"/>
      <w:r w:rsidR="008C13AB">
        <w:rPr>
          <w:rStyle w:val="Marquedecommentaire"/>
          <w:rFonts w:eastAsia="Times"/>
          <w:b w:val="0"/>
          <w:spacing w:val="0"/>
          <w:kern w:val="0"/>
        </w:rPr>
        <w:commentReference w:id="1"/>
      </w:r>
    </w:p>
    <w:p w14:paraId="68DAA803" w14:textId="77777777" w:rsidR="00A91D2B" w:rsidRPr="00382E5F" w:rsidRDefault="00A91D2B" w:rsidP="0008214F">
      <w:pPr>
        <w:spacing w:after="0" w:line="240" w:lineRule="auto"/>
        <w:jc w:val="center"/>
      </w:pPr>
    </w:p>
    <w:p w14:paraId="276C614B" w14:textId="77777777" w:rsidR="00A41043" w:rsidRPr="00382E5F" w:rsidRDefault="00A41043" w:rsidP="004720FD">
      <w:pPr>
        <w:spacing w:after="0" w:line="240" w:lineRule="auto"/>
        <w:jc w:val="center"/>
      </w:pPr>
    </w:p>
    <w:p w14:paraId="03DD4ACC" w14:textId="77777777" w:rsidR="00A41043" w:rsidRPr="00382E5F" w:rsidRDefault="00A41043" w:rsidP="004720FD">
      <w:pPr>
        <w:spacing w:after="0" w:line="240" w:lineRule="auto"/>
        <w:jc w:val="center"/>
      </w:pPr>
    </w:p>
    <w:p w14:paraId="5B8B31B3" w14:textId="77777777" w:rsidR="00A41043" w:rsidRPr="00382E5F" w:rsidRDefault="00A41043" w:rsidP="004720FD">
      <w:pPr>
        <w:spacing w:after="0" w:line="240" w:lineRule="auto"/>
        <w:jc w:val="center"/>
      </w:pPr>
    </w:p>
    <w:p w14:paraId="05FE85B5" w14:textId="77777777"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105C36E4" w14:textId="77777777" w:rsidR="00A91D2B" w:rsidRPr="00382E5F" w:rsidRDefault="00A91D2B" w:rsidP="004720FD">
      <w:pPr>
        <w:spacing w:after="0" w:line="240" w:lineRule="auto"/>
        <w:jc w:val="center"/>
      </w:pPr>
    </w:p>
    <w:p w14:paraId="3CB27CE7" w14:textId="77777777" w:rsidR="00BC1071" w:rsidRPr="00382E5F" w:rsidRDefault="00BC1071" w:rsidP="004720FD">
      <w:pPr>
        <w:spacing w:after="0" w:line="240" w:lineRule="auto"/>
        <w:jc w:val="center"/>
      </w:pPr>
    </w:p>
    <w:p w14:paraId="266E8CFA"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7A230B3D" w14:textId="77777777"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2D731ABF" w14:textId="77777777" w:rsidR="00A91D2B" w:rsidRPr="00480E6C" w:rsidRDefault="00A91D2B" w:rsidP="004720FD">
      <w:pPr>
        <w:spacing w:after="0" w:line="240" w:lineRule="auto"/>
        <w:jc w:val="center"/>
      </w:pPr>
    </w:p>
    <w:p w14:paraId="33D5E755" w14:textId="77777777" w:rsidR="00A91D2B" w:rsidRPr="00480E6C" w:rsidRDefault="00A91D2B" w:rsidP="004720FD">
      <w:pPr>
        <w:spacing w:after="0" w:line="240" w:lineRule="auto"/>
        <w:jc w:val="center"/>
      </w:pPr>
    </w:p>
    <w:p w14:paraId="30186878" w14:textId="77777777" w:rsidR="00A91D2B" w:rsidRPr="00480E6C" w:rsidRDefault="00A91D2B" w:rsidP="004720FD">
      <w:pPr>
        <w:spacing w:after="0" w:line="240" w:lineRule="auto"/>
        <w:jc w:val="center"/>
      </w:pPr>
    </w:p>
    <w:p w14:paraId="336C8D19" w14:textId="77777777"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666DD930" w14:textId="77777777" w:rsidR="005673C2" w:rsidRPr="00747715" w:rsidRDefault="005673C2" w:rsidP="004720FD">
      <w:pPr>
        <w:spacing w:after="0" w:line="240" w:lineRule="auto"/>
        <w:jc w:val="center"/>
      </w:pPr>
    </w:p>
    <w:p w14:paraId="1F31EFDD" w14:textId="77777777" w:rsidR="005673C2" w:rsidRPr="00747715" w:rsidRDefault="005673C2" w:rsidP="004720FD">
      <w:pPr>
        <w:spacing w:after="0" w:line="240" w:lineRule="auto"/>
        <w:jc w:val="center"/>
      </w:pPr>
    </w:p>
    <w:p w14:paraId="59CBBA90" w14:textId="77777777" w:rsidR="005673C2" w:rsidRPr="00B44270" w:rsidRDefault="005673C2" w:rsidP="004720FD">
      <w:pPr>
        <w:spacing w:after="0" w:line="240" w:lineRule="auto"/>
        <w:jc w:val="center"/>
        <w:rPr>
          <w:b/>
        </w:rPr>
      </w:pPr>
      <w:r w:rsidRPr="00747715">
        <w:rPr>
          <w:b/>
        </w:rPr>
        <w:t xml:space="preserve">Corresponding author </w:t>
      </w:r>
    </w:p>
    <w:p w14:paraId="77C118E0" w14:textId="77777777" w:rsidR="005673C2" w:rsidRDefault="005673C2" w:rsidP="004720FD">
      <w:pPr>
        <w:spacing w:after="0" w:line="240" w:lineRule="auto"/>
        <w:jc w:val="center"/>
      </w:pPr>
      <w:r w:rsidRPr="00B44270">
        <w:t>Mathieu Boudreau</w:t>
      </w:r>
    </w:p>
    <w:p w14:paraId="45E43F2A" w14:textId="77777777" w:rsidR="005673C2" w:rsidRPr="00B44270" w:rsidRDefault="005673C2" w:rsidP="004720FD">
      <w:pPr>
        <w:spacing w:after="0" w:line="240" w:lineRule="auto"/>
        <w:jc w:val="center"/>
      </w:pPr>
      <w:r>
        <w:t xml:space="preserve">Room WB-325, </w:t>
      </w:r>
      <w:r w:rsidRPr="00747715">
        <w:t>McConnell Brain Imaging Centre</w:t>
      </w:r>
    </w:p>
    <w:p w14:paraId="6057F66A" w14:textId="77777777" w:rsidR="005673C2" w:rsidRPr="00747715" w:rsidRDefault="005673C2" w:rsidP="004720FD">
      <w:pPr>
        <w:spacing w:after="0" w:line="240" w:lineRule="auto"/>
        <w:jc w:val="center"/>
      </w:pPr>
      <w:r w:rsidRPr="00747715">
        <w:t xml:space="preserve">Montreal Neurological Institute </w:t>
      </w:r>
    </w:p>
    <w:p w14:paraId="29951747" w14:textId="77777777" w:rsidR="005673C2" w:rsidRPr="00747715" w:rsidRDefault="005673C2" w:rsidP="004720FD">
      <w:pPr>
        <w:spacing w:after="0" w:line="240" w:lineRule="auto"/>
        <w:jc w:val="center"/>
      </w:pPr>
      <w:r w:rsidRPr="00747715">
        <w:t>McGill University, Montreal</w:t>
      </w:r>
    </w:p>
    <w:p w14:paraId="57AABF4E" w14:textId="77777777" w:rsidR="005673C2" w:rsidRDefault="005673C2" w:rsidP="004720FD">
      <w:pPr>
        <w:spacing w:after="0" w:line="240" w:lineRule="auto"/>
        <w:jc w:val="center"/>
      </w:pPr>
      <w:r w:rsidRPr="00747715">
        <w:t>Quebec, Canada</w:t>
      </w:r>
    </w:p>
    <w:p w14:paraId="4C79FC3C" w14:textId="77777777" w:rsidR="005673C2" w:rsidRPr="00747715" w:rsidRDefault="005673C2" w:rsidP="004720FD">
      <w:pPr>
        <w:spacing w:after="0" w:line="240" w:lineRule="auto"/>
        <w:jc w:val="center"/>
      </w:pPr>
      <w:r w:rsidRPr="004A6E2C">
        <w:t>H3A 2B4</w:t>
      </w:r>
    </w:p>
    <w:p w14:paraId="7ECE6F06" w14:textId="77777777" w:rsidR="005673C2" w:rsidRPr="009B7D97" w:rsidRDefault="005673C2" w:rsidP="004720FD">
      <w:pPr>
        <w:spacing w:after="0" w:line="240" w:lineRule="auto"/>
        <w:jc w:val="center"/>
      </w:pPr>
      <w:r w:rsidRPr="009B7D97">
        <w:t>E-mail: mathieu.boudreau2@mail.mcgill.ca</w:t>
      </w:r>
    </w:p>
    <w:p w14:paraId="5086223A" w14:textId="77777777" w:rsidR="005673C2" w:rsidRPr="00B44270" w:rsidRDefault="005673C2" w:rsidP="004720FD">
      <w:pPr>
        <w:spacing w:after="0" w:line="240" w:lineRule="auto"/>
        <w:jc w:val="center"/>
      </w:pPr>
      <w:r w:rsidRPr="00B44270">
        <w:t>Phone: (438) 822-8747</w:t>
      </w:r>
    </w:p>
    <w:p w14:paraId="44DBFE63" w14:textId="77777777" w:rsidR="00A91D2B" w:rsidRDefault="00A91D2B" w:rsidP="004720FD">
      <w:pPr>
        <w:spacing w:after="0" w:line="240" w:lineRule="auto"/>
        <w:jc w:val="center"/>
      </w:pPr>
    </w:p>
    <w:p w14:paraId="46BAE458" w14:textId="77777777" w:rsidR="00BC1071" w:rsidRPr="00480E6C" w:rsidRDefault="00BC1071" w:rsidP="004720FD">
      <w:pPr>
        <w:spacing w:after="0" w:line="240" w:lineRule="auto"/>
        <w:jc w:val="center"/>
      </w:pPr>
    </w:p>
    <w:p w14:paraId="0AD6EFA5" w14:textId="7777777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72B44117" w14:textId="77777777" w:rsidR="005673C2" w:rsidRPr="00747715" w:rsidRDefault="005673C2" w:rsidP="004720FD">
      <w:pPr>
        <w:spacing w:after="0" w:line="240" w:lineRule="auto"/>
        <w:jc w:val="center"/>
      </w:pPr>
    </w:p>
    <w:p w14:paraId="0831F962" w14:textId="77777777"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0038D8FB" w14:textId="77777777" w:rsidR="00A91D2B" w:rsidRDefault="00A91D2B" w:rsidP="004720FD">
      <w:pPr>
        <w:spacing w:after="0" w:line="240" w:lineRule="auto"/>
        <w:jc w:val="center"/>
      </w:pPr>
    </w:p>
    <w:p w14:paraId="1FE8C763" w14:textId="77777777" w:rsidR="005673C2" w:rsidRPr="00480E6C" w:rsidRDefault="005673C2" w:rsidP="004720FD">
      <w:pPr>
        <w:spacing w:after="0" w:line="240" w:lineRule="auto"/>
        <w:jc w:val="center"/>
      </w:pPr>
    </w:p>
    <w:p w14:paraId="4035EF44" w14:textId="77777777"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w:t>
      </w:r>
      <w:r w:rsidR="00E73104">
        <w:rPr>
          <w:b/>
        </w:rPr>
        <w:t>8</w:t>
      </w:r>
    </w:p>
    <w:p w14:paraId="7028E4CF" w14:textId="77777777"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6BDEC29F" w14:textId="77777777" w:rsidR="005673C2" w:rsidRPr="00747715" w:rsidRDefault="005673C2" w:rsidP="00262B46">
      <w:pPr>
        <w:jc w:val="center"/>
        <w:rPr>
          <w:b/>
        </w:rPr>
      </w:pPr>
      <w:r w:rsidRPr="00E536AE">
        <w:rPr>
          <w:b/>
        </w:rPr>
        <w:t>Abstract</w:t>
      </w:r>
    </w:p>
    <w:p w14:paraId="5BDD3D7A" w14:textId="7777777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518C6AEE" w14:textId="77777777"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w:t>
      </w:r>
      <w:commentRangeStart w:id="2"/>
      <w:r w:rsidR="005812D4">
        <w:t>(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commentRangeEnd w:id="2"/>
      <w:r w:rsidR="00F35120">
        <w:rPr>
          <w:rStyle w:val="Marquedecommentaire"/>
        </w:rPr>
        <w:commentReference w:id="2"/>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 xml:space="preserve">-regulatization) were </w:t>
      </w:r>
      <w:r w:rsidR="00707EF4">
        <w:t>compared</w:t>
      </w:r>
      <w:r w:rsidR="00C43B6F">
        <w:t xml:space="preserve"> using Monte Carlo simulations </w:t>
      </w:r>
      <w:r w:rsidR="00707EF4">
        <w:t>for</w:t>
      </w:r>
      <w:r w:rsidR="00C43B6F">
        <w:t xml:space="preserve">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12EEFEBC" w14:textId="77777777"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707EF4">
        <w:rPr>
          <w:bCs/>
          <w:lang w:val="en-CA"/>
        </w:rPr>
        <w:t xml:space="preserve"> of less than</w:t>
      </w:r>
      <w:r w:rsidR="00D1609C">
        <w:rPr>
          <w:bCs/>
          <w:lang w:val="en-CA"/>
        </w:rPr>
        <w:t xml:space="preserve">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ins w:id="3" w:author="G. Bruce Pike" w:date="2017-10-16T12:36:00Z">
        <w:r w:rsidR="009607CE">
          <w:rPr>
            <w:bCs/>
            <w:lang w:val="en-CA"/>
          </w:rPr>
          <w:t xml:space="preserve"> at field strength of 3 T and less</w:t>
        </w:r>
      </w:ins>
      <w:r w:rsidR="005823A6">
        <w:rPr>
          <w:bCs/>
          <w:lang w:val="en-CA"/>
        </w:rPr>
        <w:t>.</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commentRangeStart w:id="4"/>
      <w:r w:rsidR="00572063">
        <w:rPr>
          <w:bCs/>
          <w:lang w:val="en-CA"/>
        </w:rPr>
        <w:t>.</w:t>
      </w:r>
      <w:commentRangeEnd w:id="4"/>
      <w:r w:rsidR="009607CE">
        <w:rPr>
          <w:rStyle w:val="Marquedecommentaire"/>
        </w:rPr>
        <w:commentReference w:id="4"/>
      </w:r>
    </w:p>
    <w:p w14:paraId="75AF36B4" w14:textId="77777777" w:rsidR="005B7E95" w:rsidRPr="00602E7E" w:rsidRDefault="005673C2" w:rsidP="00034EAD">
      <w:r w:rsidRPr="00747715">
        <w:rPr>
          <w:b/>
        </w:rPr>
        <w:lastRenderedPageBreak/>
        <w:t>Conclusion:</w:t>
      </w:r>
      <w:r w:rsidRPr="00A47E15">
        <w:t xml:space="preserve"> </w:t>
      </w:r>
      <w:r w:rsidR="00B12802">
        <w:t>This work demonstrate</w:t>
      </w:r>
      <w:r w:rsidR="00951408">
        <w:t>s</w:t>
      </w:r>
      <w:r w:rsidR="00B12802">
        <w:t xml:space="preserve"> </w:t>
      </w:r>
      <w:r w:rsidR="00602E7E">
        <w:t>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parameters</w:t>
      </w:r>
      <w:r w:rsidR="00707EF4">
        <w:t>, particularly the pool-size ratio (F).</w:t>
      </w:r>
      <w:r w:rsidR="006531A7">
        <w:t xml:space="preserve"> </w:t>
      </w:r>
      <w:commentRangeStart w:id="5"/>
      <w:r w:rsidR="00707EF4">
        <w:t>If desired, i</w:t>
      </w:r>
      <w:r w:rsidR="006531A7">
        <w:t xml:space="preserve">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commentRangeEnd w:id="5"/>
      <w:r w:rsidR="00ED45DF">
        <w:rPr>
          <w:rStyle w:val="Marquedecommentaire"/>
        </w:rPr>
        <w:commentReference w:id="5"/>
      </w:r>
    </w:p>
    <w:p w14:paraId="5DD2915F" w14:textId="7777777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721FDE9F" w14:textId="77777777" w:rsidR="00A91D2B" w:rsidRDefault="00A91D2B" w:rsidP="00357465">
      <w:r w:rsidRPr="00814052">
        <w:br w:type="page"/>
      </w:r>
    </w:p>
    <w:p w14:paraId="4BAC764B" w14:textId="77777777" w:rsidR="0066615F" w:rsidRDefault="0066615F" w:rsidP="0066615F">
      <w:pPr>
        <w:pStyle w:val="Titre1"/>
      </w:pPr>
      <w:r>
        <w:lastRenderedPageBreak/>
        <w:t>INTRODUCTION</w:t>
      </w:r>
    </w:p>
    <w:p w14:paraId="3242F0E4" w14:textId="77777777" w:rsidR="007D121E" w:rsidRDefault="00B139BF" w:rsidP="00036340">
      <w:r>
        <w:t xml:space="preserve">Quantitative magnetization transfer (qMT) imaging </w:t>
      </w:r>
      <w:r w:rsidR="00686D4A">
        <w:t>is</w:t>
      </w:r>
      <w:r>
        <w:t xml:space="preserve"> a class of techniques </w:t>
      </w:r>
      <w:r w:rsidR="009313A0">
        <w:t>that</w:t>
      </w:r>
      <w:r>
        <w:t xml:space="preserve"> indirectly probe </w:t>
      </w:r>
      <w:ins w:id="6" w:author="G. Bruce Pike" w:date="2017-10-16T12:39:00Z">
        <w:r w:rsidR="0048018E">
          <w:t xml:space="preserve">tissue </w:t>
        </w:r>
      </w:ins>
      <w:r>
        <w:t>macromolecular content</w:t>
      </w:r>
      <w:ins w:id="7" w:author="G. Bruce Pike" w:date="2017-10-16T12:39:00Z">
        <w:r w:rsidR="0048018E">
          <w:t xml:space="preserve">, which is not directly observable </w:t>
        </w:r>
      </w:ins>
      <w:del w:id="8" w:author="G. Bruce Pike" w:date="2017-10-16T12:39:00Z">
        <w:r w:rsidDel="0048018E">
          <w:delText xml:space="preserve"> undetectable </w:delText>
        </w:r>
      </w:del>
      <w:r>
        <w:t>using conventional MRI</w:t>
      </w:r>
      <w:r w:rsidR="007D121E">
        <w:t xml:space="preserve"> due to their inherent</w:t>
      </w:r>
      <w:r w:rsidR="009313A0">
        <w:t>ly</w:t>
      </w:r>
      <w:r w:rsidR="007D121E">
        <w:t xml:space="preserve"> </w:t>
      </w:r>
      <w:del w:id="9" w:author="G. Bruce Pike" w:date="2017-10-16T12:39:00Z">
        <w:r w:rsidR="007D121E" w:rsidDel="0048018E">
          <w:delText xml:space="preserve">small </w:delText>
        </w:r>
      </w:del>
      <w:ins w:id="10" w:author="G. Bruce Pike" w:date="2017-10-16T12:39:00Z">
        <w:r w:rsidR="0048018E">
          <w:t xml:space="preserve">short </w:t>
        </w:r>
      </w:ins>
      <w:r w:rsidR="007D121E">
        <w:t>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w:t>
      </w:r>
      <w:r w:rsidR="00B45120">
        <w:t>(“restricted pool”) relative to</w:t>
      </w:r>
      <w:r w:rsidR="009313A0">
        <w:t xml:space="preserve"> </w:t>
      </w:r>
      <w:r w:rsidR="007D121E">
        <w:t xml:space="preserve">nearby </w:t>
      </w:r>
      <w:del w:id="11" w:author="G. Bruce Pike" w:date="2017-10-16T12:40:00Z">
        <w:r w:rsidR="00B45120" w:rsidDel="0048018E">
          <w:delText xml:space="preserve">hydrogens in </w:delText>
        </w:r>
      </w:del>
      <w:r w:rsidR="007D121E">
        <w:t xml:space="preserve">liquid water </w:t>
      </w:r>
      <w:r w:rsidR="009313A0">
        <w:t xml:space="preserve">molecules </w:t>
      </w:r>
      <w:r w:rsidR="007D121E">
        <w:t>(“free pool”) by solving the Bloch-McConnell equati</w:t>
      </w:r>
      <w:r w:rsidR="009313A0">
        <w:t>ons</w:t>
      </w:r>
      <w:r w:rsidR="00B45120">
        <w:t>, which describes the</w:t>
      </w:r>
      <w:r w:rsidR="009313A0">
        <w:t xml:space="preserve">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xml:space="preserve">. As such, the pool-size ratio </w:t>
      </w:r>
      <w:r w:rsidR="00B45120">
        <w:t>has been proposed as a</w:t>
      </w:r>
      <w:r w:rsidR="003E2D72">
        <w:t xml:space="preserve">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w:t>
      </w:r>
      <w:del w:id="12" w:author="G. Bruce Pike" w:date="2017-10-16T12:41:00Z">
        <w:r w:rsidR="00F6378E" w:rsidDel="006018F4">
          <w:delText xml:space="preserve">mice </w:delText>
        </w:r>
      </w:del>
      <w:ins w:id="13" w:author="G. Bruce Pike" w:date="2017-10-16T12:41:00Z">
        <w:r w:rsidR="006018F4">
          <w:t xml:space="preserve">mouse </w:t>
        </w:r>
      </w:ins>
      <w:r w:rsidR="00F6378E">
        <w:t xml:space="preserve">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D2025E8" w14:textId="77777777" w:rsidR="00DE3D47" w:rsidRDefault="00DE3D47" w:rsidP="00036340">
      <w:r>
        <w:t>Several techniques</w:t>
      </w:r>
      <w:r w:rsidR="00211269">
        <w:t xml:space="preserve"> have been developed to</w:t>
      </w:r>
      <w:r>
        <w:t xml:space="preserve"> acquir</w:t>
      </w:r>
      <w:r w:rsidR="00211269">
        <w:t xml:space="preserve">e and model qMT data. </w:t>
      </w:r>
      <w:del w:id="14" w:author="G. Bruce Pike" w:date="2017-10-16T12:41:00Z">
        <w:r w:rsidR="00211269" w:rsidDel="00CF1183">
          <w:delText>qMT data is m</w:delText>
        </w:r>
      </w:del>
      <w:ins w:id="15" w:author="G. Bruce Pike" w:date="2017-10-16T12:41:00Z">
        <w:r w:rsidR="00CF1183">
          <w:t>M</w:t>
        </w:r>
      </w:ins>
      <w:r w:rsidR="00211269">
        <w:t>ost commonly</w:t>
      </w:r>
      <w:ins w:id="16" w:author="G. Bruce Pike" w:date="2017-10-16T12:42:00Z">
        <w:r w:rsidR="00CF1183">
          <w:t>, qMT data are</w:t>
        </w:r>
      </w:ins>
      <w:r w:rsidR="00211269">
        <w:t xml:space="preserve"> </w:t>
      </w:r>
      <w:r w:rsidR="00C31DD3">
        <w:t>acquired using</w:t>
      </w:r>
      <w:r w:rsidR="00211269">
        <w:t xml:space="preserve"> pulsed off-resonance MT-prepared spoiled gradient echo</w:t>
      </w:r>
      <w:r w:rsidR="00C31DD3">
        <w:t xml:space="preserve"> (SPGR)</w:t>
      </w:r>
      <w:r w:rsidR="00211269">
        <w:t xml:space="preserve"> </w:t>
      </w:r>
      <w:r w:rsidR="00B6528E">
        <w:t xml:space="preserve">pulse </w:t>
      </w:r>
      <w:r w:rsidR="00211269">
        <w:t>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w:t>
      </w:r>
      <w:del w:id="17" w:author="G. Bruce Pike" w:date="2017-10-16T12:43:00Z">
        <w:r w:rsidR="004E4FDB" w:rsidDel="00456528">
          <w:delText xml:space="preserve">due to coil loading </w:delText>
        </w:r>
      </w:del>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t>10+</w:t>
      </w:r>
      <w:r w:rsidR="002F77C1">
        <w:t xml:space="preserve"> </w:t>
      </w:r>
      <w:r w:rsidR="009B778A">
        <w:t xml:space="preserve">qMT </w:t>
      </w:r>
      <w:r w:rsidR="009B778A">
        <w:lastRenderedPageBreak/>
        <w:t>measurements</w:t>
      </w:r>
      <w:r w:rsidR="00547465">
        <w:t xml:space="preserve"> typically</w:t>
      </w:r>
      <w:r w:rsidR="009B778A">
        <w:t xml:space="preserve"> </w:t>
      </w:r>
      <w:r w:rsidR="00547465">
        <w:t>required</w:t>
      </w:r>
      <w:r w:rsidR="009B778A">
        <w:t xml:space="preserve"> to fit the full set of </w:t>
      </w:r>
      <w:del w:id="18" w:author="G. Bruce Pike" w:date="2017-10-16T12:43:00Z">
        <w:r w:rsidR="009B778A" w:rsidDel="00456528">
          <w:delText xml:space="preserve">fitting </w:delText>
        </w:r>
      </w:del>
      <w:proofErr w:type="spellStart"/>
      <w:ins w:id="19" w:author="G. Bruce Pike" w:date="2017-10-16T12:43:00Z">
        <w:r w:rsidR="00456528">
          <w:t>fmodel</w:t>
        </w:r>
        <w:proofErr w:type="spellEnd"/>
        <w:r w:rsidR="00456528">
          <w:t xml:space="preserve"> </w:t>
        </w:r>
      </w:ins>
      <w:r w:rsidR="009B778A">
        <w:t xml:space="preserve">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655B0F45" w14:textId="77777777" w:rsidR="00F7204D" w:rsidRPr="00876B92" w:rsidRDefault="00F21964" w:rsidP="00036340">
      <w:r>
        <w:t>S</w:t>
      </w:r>
      <w:r w:rsidR="003F3FC0">
        <w:t xml:space="preserve">everal </w:t>
      </w:r>
      <w:r>
        <w:t xml:space="preserve">strategies have been </w:t>
      </w:r>
      <w:r w:rsidR="00B50C51">
        <w:t>developed</w:t>
      </w:r>
      <w:r w:rsidR="003F3FC0">
        <w:t xml:space="preserve"> to</w:t>
      </w:r>
      <w:r w:rsidR="006812D3">
        <w:t xml:space="preserve"> </w:t>
      </w:r>
      <w:r w:rsidR="00A04751">
        <w:t>shorten</w:t>
      </w:r>
      <w:r w:rsidR="00CD0638">
        <w:t xml:space="preserve"> the </w:t>
      </w:r>
      <w:r w:rsidR="003F3FC0">
        <w:t xml:space="preserve">SPGR </w:t>
      </w:r>
      <w:r w:rsidR="00CD0638">
        <w:t>qMT acquisition time</w:t>
      </w:r>
      <w:r w:rsidR="00A04751">
        <w:t>,</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A04751">
        <w:t xml:space="preserve"> and</w:t>
      </w:r>
      <w:r w:rsidR="003F3FC0">
        <w:t xml:space="preserve"> limit</w:t>
      </w:r>
      <w:r w:rsidR="00A04751">
        <w:t xml:space="preserve">ed </w:t>
      </w:r>
      <w:r w:rsidR="003F3FC0">
        <w:t>t</w:t>
      </w:r>
      <w:r w:rsidR="00A04751">
        <w:t xml:space="preserve">he technique to </w:t>
      </w:r>
      <w:r w:rsidR="003F3FC0">
        <w:t>single slice</w:t>
      </w:r>
      <w:r w:rsidR="00A04751">
        <w:t xml:space="preserve"> acquisitions</w:t>
      </w:r>
      <w:r w:rsidR="003F3FC0">
        <w:t xml:space="preserv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w:t>
      </w:r>
      <w:ins w:id="20" w:author="G. Bruce Pike" w:date="2017-10-16T12:44:00Z">
        <w:r w:rsidR="00CE64CD">
          <w:t xml:space="preserve">estimated </w:t>
        </w:r>
      </w:ins>
      <w:r w:rsidR="00070151">
        <w:t xml:space="preserve">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A04751">
        <w:t xml:space="preserve"> protocol</w:t>
      </w:r>
      <w:r w:rsidR="00070151">
        <w:t xml:space="preserve"> red</w:t>
      </w:r>
      <w:r w:rsidR="002D2ED1">
        <w:t>uction</w:t>
      </w:r>
      <w:r w:rsidR="00A04751">
        <w:t xml:space="preserve"> algorithm</w:t>
      </w:r>
      <w:r w:rsidR="002D2ED1">
        <w:t xml:space="preserv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rsidRPr="000F2FE3">
        <w:t>Rapid</w:t>
      </w:r>
      <w:r w:rsidR="00504B6E">
        <w:t xml:space="preserve">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A04751">
        <w:t xml:space="preserve"> mapping techniques</w:t>
      </w:r>
      <w:r w:rsidR="00402639">
        <w:t xml:space="preserve"> </w:t>
      </w:r>
      <w:ins w:id="21" w:author="G. Bruce Pike" w:date="2017-10-16T16:05:00Z">
        <w:r w:rsidR="000F2FE3">
          <w:t xml:space="preserve">have </w:t>
        </w:r>
      </w:ins>
      <w:r w:rsidR="00402639">
        <w:t xml:space="preserve">evolved over time, with researchers typically choosing the </w:t>
      </w:r>
      <w:r w:rsidR="000146A3">
        <w:t xml:space="preserve">most </w:t>
      </w:r>
      <w:r w:rsidR="00402639">
        <w:t xml:space="preserve">rapid and reliable technique available at their disposal. For </w:t>
      </w:r>
      <w:r w:rsidR="00A04751">
        <w:t>example</w:t>
      </w:r>
      <w:r w:rsidR="00402639">
        <w:t>,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impac</w:t>
      </w:r>
      <w:r w:rsidR="00A04751">
        <w:t>t</w:t>
      </w:r>
      <w:r w:rsidR="00402639">
        <w:t xml:space="preserve"> the</w:t>
      </w:r>
      <w:r w:rsidR="00A04751">
        <w:t xml:space="preserve"> robustness of</w:t>
      </w:r>
      <w:r w:rsidR="00402639">
        <w:t xml:space="preserve"> </w:t>
      </w:r>
      <w:r w:rsidR="00A04751">
        <w:t xml:space="preserve">the </w:t>
      </w:r>
      <w:r w:rsidR="00402639">
        <w:t>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xml:space="preserve">, it </w:t>
      </w:r>
      <w:del w:id="22" w:author="G. Bruce Pike" w:date="2017-10-16T16:06:00Z">
        <w:r w:rsidR="004F77E5" w:rsidDel="000E57F2">
          <w:delText xml:space="preserve">was </w:delText>
        </w:r>
      </w:del>
      <w:ins w:id="23" w:author="G. Bruce Pike" w:date="2017-10-16T16:06:00Z">
        <w:r w:rsidR="000E57F2">
          <w:t xml:space="preserve">has been </w:t>
        </w:r>
      </w:ins>
      <w:r w:rsidR="004F77E5">
        <w:t>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A04751">
        <w:t>-inaccuracies</w:t>
      </w:r>
      <w:r w:rsidR="00876B92">
        <w:t xml:space="preserve">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w:t>
      </w:r>
      <w:r w:rsidR="00A04751">
        <w:t xml:space="preserve"> “uniform”</w:t>
      </w:r>
      <w:r w:rsidR="00600173">
        <w:t xml:space="preserve"> qMT </w:t>
      </w:r>
      <w:del w:id="24" w:author="G. Bruce Pike" w:date="2017-10-16T16:07:00Z">
        <w:r w:rsidR="00600173" w:rsidDel="00AA44E7">
          <w:delText xml:space="preserve">acquisition </w:delText>
        </w:r>
      </w:del>
      <w:ins w:id="25" w:author="G. Bruce Pike" w:date="2017-10-16T16:07:00Z">
        <w:r w:rsidR="00AA44E7">
          <w:t xml:space="preserve">sampling </w:t>
        </w:r>
      </w:ins>
      <w:r w:rsidR="00600173">
        <w:t>protocol to demonstrate the benefit of using VFA T</w:t>
      </w:r>
      <w:r w:rsidR="00600173">
        <w:rPr>
          <w:vertAlign w:val="subscript"/>
        </w:rPr>
        <w:t>1</w:t>
      </w:r>
      <w:r w:rsidR="00A04751">
        <w:t xml:space="preserve"> mapping for F, it raises</w:t>
      </w:r>
      <w:r w:rsidR="00600173">
        <w:t xml:space="preserve"> an interesting question: is it </w:t>
      </w:r>
      <w:r w:rsidR="000B372A">
        <w:t xml:space="preserve">possible to further </w:t>
      </w:r>
      <w:r w:rsidR="000B372A">
        <w:lastRenderedPageBreak/>
        <w:t xml:space="preserve">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w:t>
      </w:r>
      <w:r w:rsidR="00A04751">
        <w:t xml:space="preserve"> itself</w:t>
      </w:r>
      <w:r w:rsidR="00600173">
        <w:t xml:space="preserve"> for B</w:t>
      </w:r>
      <w:r w:rsidR="00600173">
        <w:rPr>
          <w:vertAlign w:val="subscript"/>
        </w:rPr>
        <w:t>1</w:t>
      </w:r>
      <w:r w:rsidR="00600173">
        <w:t>-insensitivity?</w:t>
      </w:r>
    </w:p>
    <w:p w14:paraId="7165A9AC" w14:textId="77777777" w:rsidR="00876B92" w:rsidRPr="0024736F" w:rsidRDefault="009C6F63" w:rsidP="00036340">
      <w:r>
        <w:t>The</w:t>
      </w:r>
      <w:r w:rsidR="00876B92">
        <w:t xml:space="preserve"> aim of this work is to</w:t>
      </w:r>
      <w:r w:rsidR="00E96B93">
        <w:t xml:space="preserve"> develop a </w:t>
      </w:r>
      <w:r w:rsidR="00B50C51">
        <w:t>method to design</w:t>
      </w:r>
      <w:r w:rsidR="00420E8C">
        <w:t xml:space="preserve"> </w:t>
      </w:r>
      <w:r w:rsidR="00B50C51">
        <w:t>optimized</w:t>
      </w:r>
      <w:r>
        <w:t xml:space="preserve"> </w:t>
      </w:r>
      <w:r w:rsidR="00420E8C">
        <w:t xml:space="preserve">qMT protocols </w:t>
      </w:r>
      <w:ins w:id="26" w:author="G. Bruce Pike" w:date="2017-10-16T16:08:00Z">
        <w:r w:rsidR="006C16B7">
          <w:t xml:space="preserve">to minimize </w:t>
        </w:r>
      </w:ins>
      <w:del w:id="27" w:author="G. Bruce Pike" w:date="2017-10-16T16:08:00Z">
        <w:r w:rsidR="00420E8C" w:rsidDel="006C16B7">
          <w:delText>for</w:delText>
        </w:r>
        <w:r w:rsidR="00876B92" w:rsidDel="006C16B7">
          <w:delText xml:space="preserve"> </w:delText>
        </w:r>
      </w:del>
      <w:r w:rsidR="00876B92">
        <w:t>B</w:t>
      </w:r>
      <w:r w:rsidR="00876B92">
        <w:rPr>
          <w:vertAlign w:val="subscript"/>
        </w:rPr>
        <w:t>1</w:t>
      </w:r>
      <w:r w:rsidR="00876B92">
        <w:t>-</w:t>
      </w:r>
      <w:del w:id="28" w:author="G. Bruce Pike" w:date="2017-10-16T16:08:00Z">
        <w:r w:rsidR="00B50C51" w:rsidDel="006C16B7">
          <w:delText>in</w:delText>
        </w:r>
      </w:del>
      <w:r w:rsidR="00876B92">
        <w:t xml:space="preserve">sensitivity of qMT </w:t>
      </w:r>
      <w:r w:rsidR="0067111B">
        <w:t>parameter</w:t>
      </w:r>
      <w:r>
        <w:t>s (particularly F)</w:t>
      </w:r>
      <w:r w:rsidR="00E96B93">
        <w:t>,</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w:t>
      </w:r>
      <w:r w:rsidR="00B50C51">
        <w:t>rived</w:t>
      </w:r>
      <w:r w:rsidR="0024736F">
        <w:t xml:space="preserve"> </w:t>
      </w:r>
      <w:r w:rsidR="00E96B93">
        <w:t xml:space="preserve">a </w:t>
      </w:r>
      <w:r w:rsidR="0024736F">
        <w:t>B</w:t>
      </w:r>
      <w:r w:rsidR="0024736F">
        <w:rPr>
          <w:vertAlign w:val="subscript"/>
        </w:rPr>
        <w:t>1</w:t>
      </w:r>
      <w:r w:rsidR="0024736F">
        <w:t>-sensitivity expression</w:t>
      </w:r>
      <w:del w:id="29" w:author="G. Bruce Pike" w:date="2017-10-16T16:09:00Z">
        <w:r w:rsidR="0024736F" w:rsidDel="006C16B7">
          <w:delText xml:space="preserve"> which</w:delText>
        </w:r>
      </w:del>
      <w:ins w:id="30" w:author="G. Bruce Pike" w:date="2017-10-16T16:09:00Z">
        <w:r w:rsidR="006C16B7">
          <w:t xml:space="preserve"> that</w:t>
        </w:r>
      </w:ins>
      <w:r w:rsidR="0024736F">
        <w:t xml:space="preserve">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qMT for </w:t>
      </w:r>
      <w:r w:rsidR="00B50C51">
        <w:t xml:space="preserve">several </w:t>
      </w:r>
      <w:r w:rsidR="001924B0">
        <w:t>different</w:t>
      </w:r>
      <w:r w:rsidR="0024736F">
        <w:t xml:space="preserve"> uniform </w:t>
      </w:r>
      <w:ins w:id="31" w:author="G. Bruce Pike" w:date="2017-10-16T16:09:00Z">
        <w:r w:rsidR="006C16B7">
          <w:t xml:space="preserve">sampling </w:t>
        </w:r>
      </w:ins>
      <w:r w:rsidR="0024736F">
        <w:t xml:space="preserve">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w:t>
      </w:r>
      <w:r w:rsidR="00B50C51">
        <w:t xml:space="preserve"> ratios</w:t>
      </w:r>
      <w:r w:rsidR="0024736F">
        <w:t xml:space="preserve"> (SNR), B</w:t>
      </w:r>
      <w:r w:rsidR="0024736F">
        <w:rPr>
          <w:vertAlign w:val="subscript"/>
        </w:rPr>
        <w:t>1</w:t>
      </w:r>
      <w:r w:rsidR="0024736F">
        <w:t>-inaccuracies, and tissue values.</w:t>
      </w:r>
    </w:p>
    <w:p w14:paraId="642B22FE" w14:textId="77777777" w:rsidR="001D6AF7" w:rsidRPr="00A1015D" w:rsidRDefault="001D6AF7" w:rsidP="001D6AF7">
      <w:pPr>
        <w:pStyle w:val="Titre1"/>
      </w:pPr>
      <w:r>
        <w:t>THEORY</w:t>
      </w:r>
    </w:p>
    <w:p w14:paraId="65EA5FAF" w14:textId="77777777"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ins w:id="32" w:author="G. Bruce Pike" w:date="2017-10-16T16:10:00Z">
        <w:r w:rsidR="0010235D">
          <w:t>d</w:t>
        </w:r>
      </w:ins>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67560D08" w14:textId="77777777" w:rsidTr="00F34503">
        <w:tc>
          <w:tcPr>
            <w:tcW w:w="1000" w:type="pct"/>
          </w:tcPr>
          <w:p w14:paraId="6B65AE9D" w14:textId="77777777" w:rsidR="001D6AF7" w:rsidRPr="00A1015D" w:rsidRDefault="001D6AF7" w:rsidP="005055DA"/>
        </w:tc>
        <w:tc>
          <w:tcPr>
            <w:tcW w:w="3000" w:type="pct"/>
          </w:tcPr>
          <w:p w14:paraId="36E8A869" w14:textId="77777777" w:rsidR="001D6AF7" w:rsidRPr="00F84B73" w:rsidRDefault="00D70E62"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169182DD" w14:textId="77777777" w:rsidR="001D6AF7" w:rsidRPr="00A1015D" w:rsidRDefault="001D6AF7" w:rsidP="00F34503">
            <w:pPr>
              <w:jc w:val="right"/>
              <w:rPr>
                <w:b/>
              </w:rPr>
            </w:pPr>
            <w:r w:rsidRPr="00A1015D">
              <w:rPr>
                <w:b/>
              </w:rPr>
              <w:t>[1]</w:t>
            </w:r>
          </w:p>
        </w:tc>
      </w:tr>
    </w:tbl>
    <w:p w14:paraId="6B3EE750" w14:textId="77777777" w:rsidR="00844646" w:rsidRDefault="00844646" w:rsidP="00844646">
      <w:r>
        <w:lastRenderedPageBreak/>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Jacobian</w:t>
      </w:r>
      <w:r w:rsidR="007D708D">
        <w:t xml:space="preserve"> of the measurement for the fitting parameters</w:t>
      </w:r>
      <w:r w:rsidR="00D50310">
        <w:t>, which we’ll call the Jacobian sensitivity matrix</w:t>
      </w:r>
      <w:r w:rsidR="007D708D">
        <w:t>.</w:t>
      </w:r>
    </w:p>
    <w:p w14:paraId="673CC81E" w14:textId="77777777"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0110151" w14:textId="77777777" w:rsidTr="005055DA">
        <w:tc>
          <w:tcPr>
            <w:tcW w:w="1000" w:type="pct"/>
          </w:tcPr>
          <w:p w14:paraId="21D62202" w14:textId="77777777" w:rsidR="00F84B73" w:rsidRPr="007C478C" w:rsidRDefault="00F84B73" w:rsidP="005055DA">
            <w:pPr>
              <w:rPr>
                <w:lang w:val="en-US"/>
              </w:rPr>
            </w:pPr>
          </w:p>
        </w:tc>
        <w:tc>
          <w:tcPr>
            <w:tcW w:w="3000" w:type="pct"/>
          </w:tcPr>
          <w:p w14:paraId="2EE36AEA" w14:textId="77777777" w:rsidR="00F84B73" w:rsidRPr="007C478C" w:rsidRDefault="00D70E62"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658951B9" w14:textId="77777777" w:rsidR="00F84B73" w:rsidRPr="00A1015D" w:rsidRDefault="00F84B73" w:rsidP="00A82A7C">
            <w:pPr>
              <w:spacing w:before="160"/>
              <w:jc w:val="right"/>
              <w:rPr>
                <w:b/>
              </w:rPr>
            </w:pPr>
            <w:r w:rsidRPr="00A1015D">
              <w:rPr>
                <w:b/>
              </w:rPr>
              <w:t>[</w:t>
            </w:r>
            <w:r w:rsidR="00A82A7C">
              <w:rPr>
                <w:b/>
              </w:rPr>
              <w:t>2</w:t>
            </w:r>
            <w:r w:rsidRPr="00A1015D">
              <w:rPr>
                <w:b/>
              </w:rPr>
              <w:t>]</w:t>
            </w:r>
          </w:p>
        </w:tc>
      </w:tr>
    </w:tbl>
    <w:p w14:paraId="076C7BD6" w14:textId="77777777" w:rsidR="00A42C39" w:rsidRDefault="00A97E80" w:rsidP="001A3257">
      <w:r>
        <w:t>Although Eq. 2 provides an estimate of the error propagated to the fitting parameters by an error in B</w:t>
      </w:r>
      <w:r>
        <w:rPr>
          <w:vertAlign w:val="subscript"/>
        </w:rPr>
        <w:t>1</w:t>
      </w:r>
      <w:r>
        <w:t xml:space="preserve">, it </w:t>
      </w:r>
      <w:ins w:id="33" w:author="G. Bruce Pike" w:date="2017-10-16T16:15:00Z">
        <w:r w:rsidR="00514AB6">
          <w:t xml:space="preserve">alone </w:t>
        </w:r>
      </w:ins>
      <w:r>
        <w:t xml:space="preserve">is insufficient </w:t>
      </w:r>
      <w:del w:id="34" w:author="G. Bruce Pike" w:date="2017-10-16T16:15:00Z">
        <w:r w:rsidDel="00514AB6">
          <w:delText xml:space="preserve">in itself </w:delText>
        </w:r>
        <w:r w:rsidR="00706223" w:rsidDel="00514AB6">
          <w:delText>to</w:delText>
        </w:r>
      </w:del>
      <w:ins w:id="35" w:author="G. Bruce Pike" w:date="2017-10-16T16:15:00Z">
        <w:r w:rsidR="00514AB6">
          <w:t>to</w:t>
        </w:r>
      </w:ins>
      <w:r w:rsidR="00706223">
        <w:t xml:space="preserve"> be used </w:t>
      </w:r>
      <w:r>
        <w:t>for optimal protocol design. qMT protocols must also be designed for robustness again</w:t>
      </w:r>
      <w:ins w:id="36" w:author="G. Bruce Pike" w:date="2017-10-16T16:16:00Z">
        <w:r w:rsidR="00775E0E">
          <w:t>st</w:t>
        </w:r>
      </w:ins>
      <w:r>
        <w:t xml:space="preserve"> noise</w:t>
      </w:r>
      <w:r w:rsidR="00BA4187">
        <w:t xml:space="preserve"> </w:t>
      </w:r>
      <w:r w:rsidR="00706223">
        <w:t>that naturally occurs</w:t>
      </w:r>
      <w:r w:rsidR="00BA4187">
        <w:t xml:space="preserve">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2C144186" w14:textId="77777777" w:rsidTr="0099595A">
        <w:tc>
          <w:tcPr>
            <w:tcW w:w="1000" w:type="pct"/>
          </w:tcPr>
          <w:p w14:paraId="67D77A6F" w14:textId="77777777" w:rsidR="00A42C39" w:rsidRPr="00A1015D" w:rsidRDefault="00A42C39" w:rsidP="0099595A"/>
        </w:tc>
        <w:tc>
          <w:tcPr>
            <w:tcW w:w="3000" w:type="pct"/>
          </w:tcPr>
          <w:p w14:paraId="5080EF48"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D6879C4" w14:textId="77777777" w:rsidR="00A42C39" w:rsidRPr="00A1015D" w:rsidRDefault="00A42C39" w:rsidP="008F252E">
            <w:pPr>
              <w:spacing w:before="160"/>
              <w:jc w:val="right"/>
              <w:rPr>
                <w:b/>
              </w:rPr>
            </w:pPr>
            <w:r w:rsidRPr="00A1015D">
              <w:rPr>
                <w:b/>
              </w:rPr>
              <w:t>[</w:t>
            </w:r>
            <w:r w:rsidR="008F252E">
              <w:rPr>
                <w:b/>
              </w:rPr>
              <w:t>3</w:t>
            </w:r>
            <w:r w:rsidRPr="00A1015D">
              <w:rPr>
                <w:b/>
              </w:rPr>
              <w:t>]</w:t>
            </w:r>
          </w:p>
        </w:tc>
      </w:tr>
    </w:tbl>
    <w:p w14:paraId="20228C1F" w14:textId="77777777"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w:t>
      </w:r>
      <w:r w:rsidR="006F572D">
        <w:lastRenderedPageBreak/>
        <w:t>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22D1743C" w14:textId="77777777" w:rsidTr="00B63A18">
        <w:tc>
          <w:tcPr>
            <w:tcW w:w="1000" w:type="pct"/>
          </w:tcPr>
          <w:p w14:paraId="68663DF4" w14:textId="77777777" w:rsidR="00A82A7C" w:rsidRPr="00A1015D" w:rsidRDefault="00A82A7C" w:rsidP="005055DA"/>
        </w:tc>
        <w:tc>
          <w:tcPr>
            <w:tcW w:w="3000" w:type="pct"/>
          </w:tcPr>
          <w:p w14:paraId="3563986D" w14:textId="77777777"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48DB5ED2" w14:textId="77777777" w:rsidR="00A82A7C" w:rsidRPr="00A1015D" w:rsidRDefault="00A82A7C" w:rsidP="00A82A7C">
            <w:pPr>
              <w:spacing w:before="160"/>
              <w:jc w:val="right"/>
              <w:rPr>
                <w:b/>
              </w:rPr>
            </w:pPr>
            <w:r w:rsidRPr="00A1015D">
              <w:rPr>
                <w:b/>
              </w:rPr>
              <w:t>[</w:t>
            </w:r>
            <w:r w:rsidR="00153698">
              <w:rPr>
                <w:b/>
              </w:rPr>
              <w:t>4</w:t>
            </w:r>
            <w:r w:rsidRPr="00A1015D">
              <w:rPr>
                <w:b/>
              </w:rPr>
              <w:t>]</w:t>
            </w:r>
          </w:p>
        </w:tc>
      </w:tr>
    </w:tbl>
    <w:p w14:paraId="5864E262" w14:textId="77777777"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w:t>
      </w:r>
      <w:del w:id="37" w:author="G. Bruce Pike" w:date="2017-10-16T16:26:00Z">
        <w:r w:rsidDel="00257BE0">
          <w:delText xml:space="preserve">at </w:delText>
        </w:r>
      </w:del>
      <w:r>
        <w:t xml:space="preserve">each iteration </w:t>
      </w:r>
      <w:r w:rsidR="00706223">
        <w:t>evaluat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4028D06C" w14:textId="77777777" w:rsidTr="005055DA">
        <w:tc>
          <w:tcPr>
            <w:tcW w:w="1000" w:type="pct"/>
          </w:tcPr>
          <w:p w14:paraId="314DB979" w14:textId="77777777" w:rsidR="008F484B" w:rsidRPr="00A1015D" w:rsidRDefault="008F484B" w:rsidP="00A517BE">
            <w:pPr>
              <w:jc w:val="right"/>
            </w:pPr>
          </w:p>
        </w:tc>
        <w:tc>
          <w:tcPr>
            <w:tcW w:w="3000" w:type="pct"/>
          </w:tcPr>
          <w:p w14:paraId="0DD111B4" w14:textId="77777777"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28A0E974" w14:textId="77777777" w:rsidR="008F484B" w:rsidRPr="00A1015D" w:rsidRDefault="008F484B" w:rsidP="008F484B">
            <w:pPr>
              <w:spacing w:before="160"/>
              <w:jc w:val="right"/>
              <w:rPr>
                <w:b/>
              </w:rPr>
            </w:pPr>
            <w:r w:rsidRPr="00A1015D">
              <w:rPr>
                <w:b/>
              </w:rPr>
              <w:t>[</w:t>
            </w:r>
            <w:r>
              <w:rPr>
                <w:b/>
              </w:rPr>
              <w:t>5</w:t>
            </w:r>
            <w:r w:rsidRPr="00A1015D">
              <w:rPr>
                <w:b/>
              </w:rPr>
              <w:t>]</w:t>
            </w:r>
          </w:p>
        </w:tc>
      </w:tr>
    </w:tbl>
    <w:p w14:paraId="78D08B6F" w14:textId="7777777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w:t>
      </w:r>
      <w:ins w:id="38" w:author="G. Bruce Pike" w:date="2017-10-16T16:27:00Z">
        <w:r w:rsidR="00257BE0">
          <w:t>s</w:t>
        </w:r>
      </w:ins>
      <w:r w:rsidR="00680C0F">
        <w:t>accuracies during the optimization.</w:t>
      </w:r>
    </w:p>
    <w:p w14:paraId="7382171C" w14:textId="77777777" w:rsidR="008C2AA3" w:rsidRPr="00A1015D" w:rsidRDefault="00A91D2B" w:rsidP="00814052">
      <w:pPr>
        <w:pStyle w:val="Titre1"/>
      </w:pPr>
      <w:r w:rsidRPr="00A1015D">
        <w:t>METHODS</w:t>
      </w:r>
    </w:p>
    <w:p w14:paraId="60BD7BB0" w14:textId="77777777"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 xml:space="preserve">of the system, the protocol optimization algorithms, </w:t>
      </w:r>
      <w:r w:rsidR="0099595A">
        <w:lastRenderedPageBreak/>
        <w:t>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603F0C24" w14:textId="77777777" w:rsidR="00303822" w:rsidRPr="00A1015D" w:rsidRDefault="00E71228" w:rsidP="004C36A8">
      <w:pPr>
        <w:pStyle w:val="Titre2"/>
      </w:pPr>
      <w:r>
        <w:t>Uniform Protocols</w:t>
      </w:r>
    </w:p>
    <w:p w14:paraId="6DC1AEEC" w14:textId="77777777" w:rsidR="000A4002" w:rsidRDefault="00B67D02" w:rsidP="000A4002">
      <w:r>
        <w:t xml:space="preserve">The regularization term in Eq. 5 proposed for </w:t>
      </w:r>
      <w:r w:rsidR="00503063">
        <w:t>optimizing qMT parameters</w:t>
      </w:r>
      <w:r>
        <w:t xml:space="preserve"> against B</w:t>
      </w:r>
      <w:r>
        <w:rPr>
          <w:vertAlign w:val="subscript"/>
        </w:rPr>
        <w:t>1</w:t>
      </w:r>
      <w:r w:rsidR="00503063">
        <w:t>-inaccuracies</w:t>
      </w:r>
      <w:r>
        <w:t xml:space="preserve"> was derived </w:t>
      </w:r>
      <w:del w:id="39" w:author="G. Bruce Pike" w:date="2017-10-16T16:44:00Z">
        <w:r w:rsidDel="005D4F04">
          <w:delText>as a result of</w:delText>
        </w:r>
      </w:del>
      <w:ins w:id="40" w:author="G. Bruce Pike" w:date="2017-10-16T16:44:00Z">
        <w:r w:rsidR="005D4F04">
          <w:t>using</w:t>
        </w:r>
      </w:ins>
      <w:r>
        <w:t xml:space="preserve">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w:t>
      </w:r>
      <w:del w:id="41" w:author="G. Bruce Pike" w:date="2017-10-16T16:45:00Z">
        <w:r w:rsidR="00D344FC" w:rsidDel="005D4F04">
          <w:delText>s</w:delText>
        </w:r>
      </w:del>
      <w:r w:rsidR="00D344FC">
        <w:t xml:space="preserve">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3A607883" w14:textId="77777777"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uniform qMT protocols with different</w:t>
      </w:r>
      <w:r w:rsidR="0043131A">
        <w:t xml:space="preserve"> number</w:t>
      </w:r>
      <w:r w:rsidR="001311F4">
        <w:t>s</w:t>
      </w:r>
      <w:r w:rsidR="0043131A">
        <w:t xml:space="preserve"> of MT flip ang</w:t>
      </w:r>
      <w:r w:rsidR="001311F4">
        <w:t>les and off-resonance values</w:t>
      </w:r>
      <w:r w:rsidR="0043131A">
        <w:t xml:space="preserve">.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t>
      </w:r>
      <w:r w:rsidR="00DC6ED7">
        <w:lastRenderedPageBreak/>
        <w:t xml:space="preserve">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1FC1F45" w14:textId="77777777" w:rsidR="00E71228" w:rsidRDefault="00E71228" w:rsidP="00E71228">
      <w:pPr>
        <w:pStyle w:val="Titre2"/>
      </w:pPr>
      <w:r>
        <w:t>Protocol Optimization</w:t>
      </w:r>
    </w:p>
    <w:p w14:paraId="60486033" w14:textId="77777777"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 xml:space="preserve">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w:t>
      </w:r>
      <w:ins w:id="42" w:author="G. Bruce Pike" w:date="2017-10-16T16:49:00Z">
        <w:r w:rsidR="009E7E53">
          <w:t xml:space="preserve"> execution</w:t>
        </w:r>
      </w:ins>
      <w:r w:rsidR="006A2C92">
        <w:t>.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539F5EF7" w14:textId="77777777" w:rsidR="00804D78" w:rsidRPr="00804D78" w:rsidRDefault="003E3106" w:rsidP="00B827C3">
      <w:r>
        <w:lastRenderedPageBreak/>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w:t>
      </w:r>
      <w:commentRangeStart w:id="43"/>
      <w:r w:rsidR="00723F80">
        <w:t xml:space="preserve">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commentRangeEnd w:id="43"/>
      <w:r w:rsidR="00EF6AA7">
        <w:rPr>
          <w:rStyle w:val="Marquedecommentaire"/>
        </w:rPr>
        <w:commentReference w:id="43"/>
      </w:r>
      <w:r w:rsidR="00804D78">
        <w:t xml:space="preserve">Two sets of 10-point protocols were optimized by iteratively finding the N-1 protocol subset </w:t>
      </w:r>
      <w:del w:id="44" w:author="G. Bruce Pike" w:date="2017-10-16T16:52:00Z">
        <w:r w:rsidR="00804D78" w:rsidDel="00EF6AA7">
          <w:delText xml:space="preserve">which </w:delText>
        </w:r>
      </w:del>
      <w:ins w:id="45" w:author="G. Bruce Pike" w:date="2017-10-16T16:52:00Z">
        <w:r w:rsidR="00EF6AA7">
          <w:t xml:space="preserve">that </w:t>
        </w:r>
      </w:ins>
      <w:r w:rsidR="00804D78">
        <w:t>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240B0CCA" w14:textId="77777777" w:rsidR="00E71228" w:rsidRDefault="00E71228" w:rsidP="00E71228">
      <w:pPr>
        <w:pStyle w:val="Titre2"/>
      </w:pPr>
      <w:r>
        <w:t>Monte Carlo Simulations</w:t>
      </w:r>
    </w:p>
    <w:p w14:paraId="56F659CE" w14:textId="77777777"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set w</w:t>
      </w:r>
      <w:ins w:id="46" w:author="G. Bruce Pike" w:date="2017-10-16T16:55:00Z">
        <w:r w:rsidR="00F56971">
          <w:t>as</w:t>
        </w:r>
      </w:ins>
      <w:del w:id="47" w:author="G. Bruce Pike" w:date="2017-10-16T16:55:00Z">
        <w:r w:rsidDel="00F56971">
          <w:delText>ere</w:delText>
        </w:r>
      </w:del>
      <w:r>
        <w:t xml:space="preserv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43E0050F" w14:textId="77777777" w:rsidR="00A91D2B" w:rsidRPr="00A1015D" w:rsidRDefault="00A91D2B" w:rsidP="001F002A">
      <w:pPr>
        <w:pStyle w:val="Titre1"/>
      </w:pPr>
      <w:r w:rsidRPr="00A1015D">
        <w:lastRenderedPageBreak/>
        <w:t>RESULTS</w:t>
      </w:r>
    </w:p>
    <w:p w14:paraId="042EE665" w14:textId="77777777" w:rsidR="00A91D2B" w:rsidRDefault="00E71228" w:rsidP="00380B9C">
      <w:pPr>
        <w:pStyle w:val="Titre2"/>
      </w:pPr>
      <w:r>
        <w:t>Uniform Protocols</w:t>
      </w:r>
    </w:p>
    <w:p w14:paraId="16497148" w14:textId="77777777"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Data was 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 xml:space="preserve">similar simulations </w:t>
      </w:r>
      <w:del w:id="48" w:author="G. Bruce Pike" w:date="2017-10-16T16:59:00Z">
        <w:r w:rsidR="00A61B12" w:rsidDel="00F84733">
          <w:delText xml:space="preserve">which </w:delText>
        </w:r>
      </w:del>
      <w:ins w:id="49" w:author="G. Bruce Pike" w:date="2017-10-16T16:59:00Z">
        <w:r w:rsidR="00F84733">
          <w:t xml:space="preserve">that </w:t>
        </w:r>
      </w:ins>
      <w:r w:rsidR="00A61B12">
        <w:t>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1A8BA0AA" w14:textId="77777777" w:rsidR="000D5A07" w:rsidRDefault="00BF30B1" w:rsidP="005D72EF">
      <w:del w:id="50" w:author="G. Bruce Pike" w:date="2017-10-16T16:59:00Z">
        <w:r w:rsidDel="00852F0C">
          <w:delText>f</w:delText>
        </w:r>
      </w:del>
      <w:r>
        <w:t>F</w:t>
      </w:r>
      <w:ins w:id="51" w:author="G. Bruce Pike" w:date="2017-10-16T16:59:00Z">
        <w:r w:rsidR="00852F0C">
          <w:t>o</w:t>
        </w:r>
      </w:ins>
      <w:r>
        <w:t>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w:t>
      </w:r>
      <w:del w:id="52" w:author="G. Bruce Pike" w:date="2017-10-16T17:00:00Z">
        <w:r w:rsidR="00B85D07" w:rsidDel="00DB334C">
          <w:delText>later on</w:delText>
        </w:r>
      </w:del>
      <w:ins w:id="53" w:author="G. Bruce Pike" w:date="2017-10-16T17:00:00Z">
        <w:r w:rsidR="00DB334C">
          <w:t>later</w:t>
        </w:r>
      </w:ins>
      <w:r w:rsidR="00B85D07">
        <w:t xml:space="preserve"> in this work.</w:t>
      </w:r>
    </w:p>
    <w:p w14:paraId="799F5480" w14:textId="77777777"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w:t>
      </w:r>
      <w:r w:rsidR="00B52875">
        <w:lastRenderedPageBreak/>
        <w:t xml:space="preserve">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70799BEC" w14:textId="77777777" w:rsidR="00E71228" w:rsidRDefault="00E71228" w:rsidP="00E71228">
      <w:pPr>
        <w:pStyle w:val="Titre2"/>
      </w:pPr>
      <w:r>
        <w:t>Protocol Optimization</w:t>
      </w:r>
    </w:p>
    <w:p w14:paraId="045F9C75" w14:textId="77777777"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w:t>
      </w:r>
      <w:del w:id="54" w:author="G. Bruce Pike" w:date="2017-10-16T17:11:00Z">
        <w:r w:rsidR="002524FB" w:rsidDel="00294448">
          <w:delText>in a given</w:delText>
        </w:r>
      </w:del>
      <w:ins w:id="55" w:author="G. Bruce Pike" w:date="2017-10-16T17:11:00Z">
        <w:r w:rsidR="00294448">
          <w:t>in each</w:t>
        </w:r>
      </w:ins>
      <w:r w:rsidR="002524FB">
        <w:t xml:space="preserve"> parameter).</w:t>
      </w:r>
      <w:r w:rsidR="00D65995">
        <w:t xml:space="preserve"> A </w:t>
      </w:r>
      <w:commentRangeStart w:id="56"/>
      <w:r w:rsidR="00D65995">
        <w:t>peak</w:t>
      </w:r>
      <w:commentRangeEnd w:id="56"/>
      <w:r w:rsidR="002E6668">
        <w:rPr>
          <w:rStyle w:val="Marquedecommentaire"/>
        </w:rPr>
        <w:commentReference w:id="56"/>
      </w:r>
      <w:r w:rsidR="00D65995">
        <w:t xml:space="preserve">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w:t>
      </w:r>
      <w:proofErr w:type="spellStart"/>
      <w:r w:rsidR="003F72EB">
        <w:t>k</w:t>
      </w:r>
      <w:r w:rsidR="003F72EB">
        <w:rPr>
          <w:vertAlign w:val="subscript"/>
        </w:rPr>
        <w:t>f</w:t>
      </w:r>
      <w:proofErr w:type="spellEnd"/>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w:t>
      </w:r>
      <w:commentRangeStart w:id="57"/>
      <w:r w:rsidR="003564EA">
        <w:t xml:space="preserve">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commentRangeEnd w:id="57"/>
      <w:r w:rsidR="00AE55B2">
        <w:rPr>
          <w:rStyle w:val="Marquedecommentaire"/>
        </w:rPr>
        <w:commentReference w:id="57"/>
      </w:r>
    </w:p>
    <w:p w14:paraId="6301E162" w14:textId="77777777"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del w:id="58" w:author="G. Bruce Pike" w:date="2017-10-16T17:17:00Z">
        <w:r w:rsidR="007B4EAC" w:rsidDel="00391246">
          <w:delText>m</w:delText>
        </w:r>
      </w:del>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w:t>
      </w:r>
      <w:r w:rsidR="006E2EA1">
        <w:lastRenderedPageBreak/>
        <w:t>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5A30653C" w14:textId="77777777"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del w:id="59" w:author="G. Bruce Pike" w:date="2017-10-16T17:19:00Z">
        <w:r w:rsidDel="00391246">
          <w:delText>overlayed</w:delText>
        </w:r>
      </w:del>
      <w:ins w:id="60" w:author="G. Bruce Pike" w:date="2017-10-16T17:19:00Z">
        <w:r w:rsidR="00391246">
          <w:t>overlaid</w:t>
        </w:r>
      </w:ins>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0DA89993" w14:textId="77777777" w:rsidR="00E71228" w:rsidRDefault="00E71228" w:rsidP="0052394B">
      <w:pPr>
        <w:pStyle w:val="Titre2"/>
        <w:numPr>
          <w:ilvl w:val="0"/>
          <w:numId w:val="0"/>
        </w:numPr>
      </w:pPr>
      <w:r>
        <w:t>Monte Carlo Simulations</w:t>
      </w:r>
    </w:p>
    <w:p w14:paraId="181849A9" w14:textId="77777777"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w:t>
      </w:r>
      <w:r w:rsidR="0089074E">
        <w:lastRenderedPageBreak/>
        <w:t>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76CEA724" w14:textId="77777777" w:rsidR="00682880" w:rsidRDefault="007502AF" w:rsidP="00EE61BA">
      <w:r>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del w:id="61" w:author="G. Bruce Pike" w:date="2017-10-16T17:26:00Z">
        <w:r w:rsidDel="00476922">
          <w:delText xml:space="preserve">than </w:delText>
        </w:r>
        <w:r w:rsidR="00512AA8" w:rsidDel="00476922">
          <w:delText xml:space="preserve"> the</w:delText>
        </w:r>
      </w:del>
      <w:ins w:id="62" w:author="G. Bruce Pike" w:date="2017-10-16T17:26:00Z">
        <w:r w:rsidR="00476922">
          <w:t>than the</w:t>
        </w:r>
      </w:ins>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70EF0C9B" w14:textId="77777777"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w:t>
      </w:r>
      <w:del w:id="63" w:author="G. Bruce Pike" w:date="2017-10-16T17:26:00Z">
        <w:r w:rsidR="00B22037" w:rsidDel="00476922">
          <w:delText>contrary</w:delText>
        </w:r>
      </w:del>
      <w:ins w:id="64" w:author="G. Bruce Pike" w:date="2017-10-16T17:26:00Z">
        <w:r w:rsidR="00476922">
          <w:t>contrast</w:t>
        </w:r>
      </w:ins>
      <w:r w:rsidR="00B22037">
        <w:t>,</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1DC39251" w14:textId="77777777" w:rsidR="00444B1B" w:rsidRDefault="00A91D2B" w:rsidP="008C72B4">
      <w:pPr>
        <w:pStyle w:val="Titre1"/>
        <w:numPr>
          <w:ilvl w:val="0"/>
          <w:numId w:val="0"/>
        </w:numPr>
      </w:pPr>
      <w:r w:rsidRPr="00480E6C">
        <w:lastRenderedPageBreak/>
        <w:t>DISCUSSION</w:t>
      </w:r>
    </w:p>
    <w:p w14:paraId="72D0F893" w14:textId="77777777"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del w:id="65" w:author="G. Bruce Pike" w:date="2017-10-16T17:40:00Z">
        <w:r w:rsidR="00AA15C6" w:rsidDel="002709DC">
          <w:delText xml:space="preserve">We found </w:delText>
        </w:r>
        <w:r w:rsidR="00BC5FE5" w:rsidDel="002709DC">
          <w:delText>using</w:delText>
        </w:r>
      </w:del>
      <w:ins w:id="66" w:author="G. Bruce Pike" w:date="2017-10-16T17:40:00Z">
        <w:r w:rsidR="002709DC">
          <w:t>Using</w:t>
        </w:r>
      </w:ins>
      <w:r w:rsidR="00BC5FE5">
        <w:t xml:space="preserve"> </w:t>
      </w:r>
      <w:r w:rsidR="001510C9">
        <w:t>Monte Carlo simulations</w:t>
      </w:r>
      <w:ins w:id="67" w:author="G. Bruce Pike" w:date="2017-10-16T17:40:00Z">
        <w:r w:rsidR="002709DC">
          <w:t xml:space="preserve"> we found</w:t>
        </w:r>
      </w:ins>
      <w:r w:rsidR="001510C9">
        <w:t xml:space="preserve">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55DD26B9" w14:textId="777777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lastRenderedPageBreak/>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everal 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202362D9" w14:textId="77777777"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w:t>
      </w:r>
      <w:del w:id="68" w:author="G. Bruce Pike" w:date="2017-10-16T17:45:00Z">
        <w:r w:rsidR="00AD23E4" w:rsidDel="000B2B2F">
          <w:delText>in order to</w:delText>
        </w:r>
      </w:del>
      <w:ins w:id="69" w:author="G. Bruce Pike" w:date="2017-10-16T17:45:00Z">
        <w:r w:rsidR="000B2B2F">
          <w:t>to</w:t>
        </w:r>
      </w:ins>
      <w:r w:rsidR="00AD23E4">
        <w:t xml:space="preserve">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w:t>
      </w:r>
      <w:r w:rsidR="001C283A">
        <w:lastRenderedPageBreak/>
        <w:t>(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 xml:space="preserve">its conceptual simplicity and ease </w:t>
      </w:r>
      <w:del w:id="70" w:author="G. Bruce Pike" w:date="2017-10-16T17:46:00Z">
        <w:r w:rsidR="00AD23E4" w:rsidDel="000B2B2F">
          <w:delText xml:space="preserve">in </w:delText>
        </w:r>
      </w:del>
      <w:ins w:id="71" w:author="G. Bruce Pike" w:date="2017-10-16T17:46:00Z">
        <w:r w:rsidR="000B2B2F">
          <w:t xml:space="preserve">of </w:t>
        </w:r>
      </w:ins>
      <w:r w:rsidR="00AD23E4">
        <w:t>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0893D7EE" w14:textId="77777777" w:rsidR="00556649" w:rsidRDefault="00D3018F" w:rsidP="00F377D6">
      <w:r>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del w:id="72" w:author="G. Bruce Pike" w:date="2017-10-16T17:47:00Z">
        <w:r w:rsidR="00654E20" w:rsidDel="000B2B2F">
          <w:delText>anoth</w:delText>
        </w:r>
        <w:r w:rsidR="00E46AE5" w:rsidDel="000B2B2F">
          <w:delText xml:space="preserve">er </w:delText>
        </w:r>
      </w:del>
      <w:r w:rsidR="00E46AE5">
        <w:t>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w:t>
      </w:r>
      <w:ins w:id="73" w:author="G. Bruce Pike" w:date="2017-10-16T17:47:00Z">
        <w:r w:rsidR="000B2B2F">
          <w:t xml:space="preserve"> of</w:t>
        </w:r>
      </w:ins>
      <w:del w:id="74" w:author="G. Bruce Pike" w:date="2017-10-16T17:47:00Z">
        <w:r w:rsidR="006E51D4" w:rsidDel="000B2B2F">
          <w:delText xml:space="preserve"> in</w:delText>
        </w:r>
      </w:del>
      <w:r w:rsidR="006E51D4">
        <w:t xml:space="preserve">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commentRangeStart w:id="75"/>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sensitivity protocol optimization.</w:t>
      </w:r>
      <w:commentRangeEnd w:id="75"/>
      <w:r w:rsidR="000B2B2F">
        <w:rPr>
          <w:rStyle w:val="Marquedecommentaire"/>
        </w:rPr>
        <w:commentReference w:id="75"/>
      </w:r>
      <w:r w:rsidR="00A05C05">
        <w:t xml:space="preserve">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w:t>
      </w:r>
      <w:r w:rsidR="00F14C62">
        <w:lastRenderedPageBreak/>
        <w:t xml:space="preserve">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2ACF88AC" w14:textId="77777777" w:rsidR="00F377D6" w:rsidRPr="00681BBB" w:rsidRDefault="00BA3521" w:rsidP="00F377D6">
      <w:r>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commentRangeStart w:id="76"/>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commentRangeEnd w:id="76"/>
      <w:r w:rsidR="00FD566A">
        <w:rPr>
          <w:rStyle w:val="Marquedecommentaire"/>
        </w:rPr>
        <w:commentReference w:id="76"/>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76BB05B3" w14:textId="77777777" w:rsidR="005A0E12" w:rsidRDefault="005A0E12" w:rsidP="005A0E12">
      <w:r>
        <w:br w:type="page"/>
      </w:r>
    </w:p>
    <w:p w14:paraId="7FD68E59" w14:textId="77777777" w:rsidR="00A97D0F" w:rsidRPr="00480E6C" w:rsidRDefault="00A41043" w:rsidP="001F002A">
      <w:pPr>
        <w:pStyle w:val="Titre1"/>
      </w:pPr>
      <w:r w:rsidRPr="00480E6C">
        <w:lastRenderedPageBreak/>
        <w:t>REFERENCES</w:t>
      </w:r>
    </w:p>
    <w:commentRangeStart w:id="77"/>
    <w:p w14:paraId="651FE2F1"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78"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78"/>
    </w:p>
    <w:p w14:paraId="13522613" w14:textId="77777777" w:rsidR="009A0491" w:rsidRPr="009A0491" w:rsidRDefault="009A0491" w:rsidP="009A0491">
      <w:pPr>
        <w:pStyle w:val="EndNoteBibliography"/>
        <w:spacing w:after="0"/>
        <w:ind w:left="720" w:hanging="720"/>
        <w:rPr>
          <w:noProof/>
        </w:rPr>
      </w:pPr>
      <w:bookmarkStart w:id="79"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79"/>
    </w:p>
    <w:p w14:paraId="518B574E" w14:textId="77777777" w:rsidR="009A0491" w:rsidRPr="009A0491" w:rsidRDefault="009A0491" w:rsidP="009A0491">
      <w:pPr>
        <w:pStyle w:val="EndNoteBibliography"/>
        <w:spacing w:after="0"/>
        <w:ind w:left="720" w:hanging="720"/>
        <w:rPr>
          <w:noProof/>
        </w:rPr>
      </w:pPr>
      <w:bookmarkStart w:id="80"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80"/>
    </w:p>
    <w:p w14:paraId="69A13236" w14:textId="77777777" w:rsidR="009A0491" w:rsidRPr="009A0491" w:rsidRDefault="009A0491" w:rsidP="009A0491">
      <w:pPr>
        <w:pStyle w:val="EndNoteBibliography"/>
        <w:spacing w:after="0"/>
        <w:ind w:left="720" w:hanging="720"/>
        <w:rPr>
          <w:noProof/>
        </w:rPr>
      </w:pPr>
      <w:bookmarkStart w:id="81"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81"/>
    </w:p>
    <w:p w14:paraId="68102A84" w14:textId="77777777" w:rsidR="009A0491" w:rsidRPr="009A0491" w:rsidRDefault="009A0491" w:rsidP="009A0491">
      <w:pPr>
        <w:pStyle w:val="EndNoteBibliography"/>
        <w:spacing w:after="0"/>
        <w:ind w:left="720" w:hanging="720"/>
        <w:rPr>
          <w:noProof/>
        </w:rPr>
      </w:pPr>
      <w:bookmarkStart w:id="82"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82"/>
    </w:p>
    <w:p w14:paraId="4F3BEF2E" w14:textId="77777777" w:rsidR="009A0491" w:rsidRPr="009A0491" w:rsidRDefault="009A0491" w:rsidP="009A0491">
      <w:pPr>
        <w:pStyle w:val="EndNoteBibliography"/>
        <w:spacing w:after="0"/>
        <w:ind w:left="720" w:hanging="720"/>
        <w:rPr>
          <w:noProof/>
        </w:rPr>
      </w:pPr>
      <w:bookmarkStart w:id="83"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83"/>
    </w:p>
    <w:p w14:paraId="4953A0C3" w14:textId="77777777" w:rsidR="009A0491" w:rsidRPr="009A0491" w:rsidRDefault="009A0491" w:rsidP="009A0491">
      <w:pPr>
        <w:pStyle w:val="EndNoteBibliography"/>
        <w:spacing w:after="0"/>
        <w:ind w:left="720" w:hanging="720"/>
        <w:rPr>
          <w:noProof/>
        </w:rPr>
      </w:pPr>
      <w:bookmarkStart w:id="84" w:name="_ENREF_1_7"/>
      <w:r w:rsidRPr="009A0491">
        <w:rPr>
          <w:noProof/>
        </w:rPr>
        <w:t>7.</w:t>
      </w:r>
      <w:r w:rsidRPr="009A0491">
        <w:rPr>
          <w:noProof/>
        </w:rPr>
        <w:tab/>
        <w:t>Sled JG, Pike GB. Quantitative imaging of magnetization transfer exchange and relaxation properties in vivo using MRI. Magn Reson Med 2001;46(5):923-931.</w:t>
      </w:r>
      <w:bookmarkEnd w:id="84"/>
    </w:p>
    <w:p w14:paraId="284B25A5" w14:textId="77777777" w:rsidR="009A0491" w:rsidRPr="009A0491" w:rsidRDefault="009A0491" w:rsidP="009A0491">
      <w:pPr>
        <w:pStyle w:val="EndNoteBibliography"/>
        <w:spacing w:after="0"/>
        <w:ind w:left="720" w:hanging="720"/>
        <w:rPr>
          <w:noProof/>
        </w:rPr>
      </w:pPr>
      <w:bookmarkStart w:id="85"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5"/>
    </w:p>
    <w:p w14:paraId="65EFE562" w14:textId="77777777" w:rsidR="009A0491" w:rsidRPr="009A0491" w:rsidRDefault="009A0491" w:rsidP="009A0491">
      <w:pPr>
        <w:pStyle w:val="EndNoteBibliography"/>
        <w:spacing w:after="0"/>
        <w:ind w:left="720" w:hanging="720"/>
        <w:rPr>
          <w:noProof/>
        </w:rPr>
      </w:pPr>
      <w:bookmarkStart w:id="86" w:name="_ENREF_1_9"/>
      <w:r w:rsidRPr="009A0491">
        <w:rPr>
          <w:noProof/>
        </w:rPr>
        <w:t>9.</w:t>
      </w:r>
      <w:r w:rsidRPr="009A0491">
        <w:rPr>
          <w:noProof/>
        </w:rPr>
        <w:tab/>
        <w:t>Gloor M, Scheffler K, Bieri O. Quantitative magnetization transfer imaging using balanced SSFP. Magn Reson Med 2008;60(3):691-700.</w:t>
      </w:r>
      <w:bookmarkEnd w:id="86"/>
    </w:p>
    <w:p w14:paraId="3F3FD484" w14:textId="77777777" w:rsidR="009A0491" w:rsidRPr="009A0491" w:rsidRDefault="009A0491" w:rsidP="009A0491">
      <w:pPr>
        <w:pStyle w:val="EndNoteBibliography"/>
        <w:spacing w:after="0"/>
        <w:ind w:left="720" w:hanging="720"/>
        <w:rPr>
          <w:noProof/>
        </w:rPr>
      </w:pPr>
      <w:bookmarkStart w:id="87"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87"/>
    </w:p>
    <w:p w14:paraId="0EC8A5B8" w14:textId="77777777" w:rsidR="009A0491" w:rsidRPr="009A0491" w:rsidRDefault="009A0491" w:rsidP="009A0491">
      <w:pPr>
        <w:pStyle w:val="EndNoteBibliography"/>
        <w:spacing w:after="0"/>
        <w:ind w:left="720" w:hanging="720"/>
        <w:rPr>
          <w:noProof/>
        </w:rPr>
      </w:pPr>
      <w:bookmarkStart w:id="88"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88"/>
    </w:p>
    <w:p w14:paraId="428A4E8C" w14:textId="77777777" w:rsidR="009A0491" w:rsidRPr="009A0491" w:rsidRDefault="009A0491" w:rsidP="009A0491">
      <w:pPr>
        <w:pStyle w:val="EndNoteBibliography"/>
        <w:spacing w:after="0"/>
        <w:ind w:left="720" w:hanging="720"/>
        <w:rPr>
          <w:noProof/>
        </w:rPr>
      </w:pPr>
      <w:bookmarkStart w:id="89"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89"/>
    </w:p>
    <w:p w14:paraId="4EF42E5F" w14:textId="77777777" w:rsidR="009A0491" w:rsidRPr="009A0491" w:rsidRDefault="009A0491" w:rsidP="009A0491">
      <w:pPr>
        <w:pStyle w:val="EndNoteBibliography"/>
        <w:spacing w:after="0"/>
        <w:ind w:left="720" w:hanging="720"/>
        <w:rPr>
          <w:noProof/>
        </w:rPr>
      </w:pPr>
      <w:bookmarkStart w:id="90" w:name="_ENREF_1_13"/>
      <w:r w:rsidRPr="009A0491">
        <w:rPr>
          <w:noProof/>
        </w:rPr>
        <w:t>13.</w:t>
      </w:r>
      <w:r w:rsidRPr="009A0491">
        <w:rPr>
          <w:noProof/>
        </w:rPr>
        <w:tab/>
        <w:t>Skinner TE, Glover GH. An extended two-point Dixon algorithm for calculating separate water, fat, and B0 images. Magn Reson Med 1997;37(4):628-630.</w:t>
      </w:r>
      <w:bookmarkEnd w:id="90"/>
    </w:p>
    <w:p w14:paraId="08A3C05E" w14:textId="77777777" w:rsidR="009A0491" w:rsidRPr="009A0491" w:rsidRDefault="009A0491" w:rsidP="009A0491">
      <w:pPr>
        <w:pStyle w:val="EndNoteBibliography"/>
        <w:spacing w:after="0"/>
        <w:ind w:left="720" w:hanging="720"/>
        <w:rPr>
          <w:noProof/>
        </w:rPr>
      </w:pPr>
      <w:bookmarkStart w:id="91" w:name="_ENREF_1_14"/>
      <w:r w:rsidRPr="009A0491">
        <w:rPr>
          <w:noProof/>
        </w:rPr>
        <w:t>14.</w:t>
      </w:r>
      <w:r w:rsidRPr="009A0491">
        <w:rPr>
          <w:noProof/>
        </w:rPr>
        <w:tab/>
        <w:t>Jin J, Chen J. On the SAR and field inhomogeneity of birdcage coils loaded with the human head. Magn Reson Med 1997;38(6):953-963.</w:t>
      </w:r>
      <w:bookmarkEnd w:id="91"/>
    </w:p>
    <w:p w14:paraId="0D177F10" w14:textId="77777777" w:rsidR="009A0491" w:rsidRPr="009A0491" w:rsidRDefault="009A0491" w:rsidP="009A0491">
      <w:pPr>
        <w:pStyle w:val="EndNoteBibliography"/>
        <w:spacing w:after="0"/>
        <w:ind w:left="720" w:hanging="720"/>
        <w:rPr>
          <w:noProof/>
        </w:rPr>
      </w:pPr>
      <w:bookmarkStart w:id="92"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92"/>
    </w:p>
    <w:p w14:paraId="59724308" w14:textId="77777777" w:rsidR="009A0491" w:rsidRPr="009A0491" w:rsidRDefault="009A0491" w:rsidP="009A0491">
      <w:pPr>
        <w:pStyle w:val="EndNoteBibliography"/>
        <w:spacing w:after="0"/>
        <w:ind w:left="720" w:hanging="720"/>
        <w:rPr>
          <w:noProof/>
        </w:rPr>
      </w:pPr>
      <w:bookmarkStart w:id="93"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93"/>
    </w:p>
    <w:p w14:paraId="0F8268EB" w14:textId="77777777" w:rsidR="009A0491" w:rsidRPr="009A0491" w:rsidRDefault="009A0491" w:rsidP="009A0491">
      <w:pPr>
        <w:pStyle w:val="EndNoteBibliography"/>
        <w:spacing w:after="0"/>
        <w:ind w:left="720" w:hanging="720"/>
        <w:rPr>
          <w:noProof/>
        </w:rPr>
      </w:pPr>
      <w:bookmarkStart w:id="94"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94"/>
    </w:p>
    <w:p w14:paraId="18FFBF23" w14:textId="77777777" w:rsidR="009A0491" w:rsidRPr="009A0491" w:rsidRDefault="009A0491" w:rsidP="009A0491">
      <w:pPr>
        <w:pStyle w:val="EndNoteBibliography"/>
        <w:spacing w:after="0"/>
        <w:ind w:left="720" w:hanging="720"/>
        <w:rPr>
          <w:noProof/>
        </w:rPr>
      </w:pPr>
      <w:bookmarkStart w:id="95"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95"/>
    </w:p>
    <w:p w14:paraId="26546B4C" w14:textId="77777777" w:rsidR="009A0491" w:rsidRPr="009A0491" w:rsidRDefault="009A0491" w:rsidP="009A0491">
      <w:pPr>
        <w:pStyle w:val="EndNoteBibliography"/>
        <w:spacing w:after="0"/>
        <w:ind w:left="720" w:hanging="720"/>
        <w:rPr>
          <w:noProof/>
        </w:rPr>
      </w:pPr>
      <w:bookmarkStart w:id="96" w:name="_ENREF_1_19"/>
      <w:r w:rsidRPr="009A0491">
        <w:rPr>
          <w:noProof/>
        </w:rPr>
        <w:t>19.</w:t>
      </w:r>
      <w:r w:rsidRPr="009A0491">
        <w:rPr>
          <w:noProof/>
        </w:rPr>
        <w:tab/>
        <w:t>Cercignani M, Alexander DC. Optimal acquisition schemes for in vivo quantitative magnetization transfer MRI. Magn Reson Med 2006;56(4):803-810.</w:t>
      </w:r>
      <w:bookmarkEnd w:id="96"/>
    </w:p>
    <w:p w14:paraId="0FA50453" w14:textId="77777777" w:rsidR="009A0491" w:rsidRPr="009A0491" w:rsidRDefault="009A0491" w:rsidP="009A0491">
      <w:pPr>
        <w:pStyle w:val="EndNoteBibliography"/>
        <w:spacing w:after="0"/>
        <w:ind w:left="720" w:hanging="720"/>
        <w:rPr>
          <w:noProof/>
        </w:rPr>
      </w:pPr>
      <w:bookmarkStart w:id="97"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97"/>
    </w:p>
    <w:p w14:paraId="48A3A318" w14:textId="77777777" w:rsidR="009A0491" w:rsidRPr="009A0491" w:rsidRDefault="009A0491" w:rsidP="009A0491">
      <w:pPr>
        <w:pStyle w:val="EndNoteBibliography"/>
        <w:spacing w:after="0"/>
        <w:ind w:left="720" w:hanging="720"/>
        <w:rPr>
          <w:noProof/>
        </w:rPr>
      </w:pPr>
      <w:bookmarkStart w:id="98" w:name="_ENREF_1_21"/>
      <w:r w:rsidRPr="009A0491">
        <w:rPr>
          <w:noProof/>
        </w:rPr>
        <w:t>21.</w:t>
      </w:r>
      <w:r w:rsidRPr="009A0491">
        <w:rPr>
          <w:noProof/>
        </w:rPr>
        <w:tab/>
        <w:t>Barral JK, Gudmundson E, Stikov N, Etezadi-Amoli M, Stoica P, Nishimura DG. A robust methodology for in vivo T1 mapping. Magn Reson Med 2010;64(4):1057-1067.</w:t>
      </w:r>
      <w:bookmarkEnd w:id="98"/>
    </w:p>
    <w:p w14:paraId="48B49960" w14:textId="77777777" w:rsidR="009A0491" w:rsidRPr="009A0491" w:rsidRDefault="009A0491" w:rsidP="009A0491">
      <w:pPr>
        <w:pStyle w:val="EndNoteBibliography"/>
        <w:spacing w:after="0"/>
        <w:ind w:left="720" w:hanging="720"/>
        <w:rPr>
          <w:noProof/>
        </w:rPr>
      </w:pPr>
      <w:bookmarkStart w:id="99" w:name="_ENREF_1_22"/>
      <w:r w:rsidRPr="009A0491">
        <w:rPr>
          <w:noProof/>
        </w:rPr>
        <w:t>22.</w:t>
      </w:r>
      <w:r w:rsidRPr="009A0491">
        <w:rPr>
          <w:noProof/>
        </w:rPr>
        <w:tab/>
        <w:t>Liberman G, Louzoun Y, Ben Bashat D. T(1) mapping using variable flip angle SPGR data with flip angle correction. J Magn Reson Imaging 2014;40(1):171-180.</w:t>
      </w:r>
      <w:bookmarkEnd w:id="99"/>
    </w:p>
    <w:p w14:paraId="536CC08E" w14:textId="77777777" w:rsidR="009A0491" w:rsidRPr="009A0491" w:rsidRDefault="009A0491" w:rsidP="009A0491">
      <w:pPr>
        <w:pStyle w:val="EndNoteBibliography"/>
        <w:spacing w:after="0"/>
        <w:ind w:left="720" w:hanging="720"/>
        <w:rPr>
          <w:noProof/>
        </w:rPr>
      </w:pPr>
      <w:bookmarkStart w:id="100" w:name="_ENREF_1_23"/>
      <w:r w:rsidRPr="009A0491">
        <w:rPr>
          <w:noProof/>
        </w:rPr>
        <w:t>23.</w:t>
      </w:r>
      <w:r w:rsidRPr="009A0491">
        <w:rPr>
          <w:noProof/>
        </w:rPr>
        <w:tab/>
        <w:t>Boudreau M, Stikov N, Pike GB. B1 -sensitivity analysis of quantitative magnetization transfer imaging. Magn Reson Med 2017.</w:t>
      </w:r>
      <w:bookmarkEnd w:id="100"/>
    </w:p>
    <w:p w14:paraId="0E23E8C5" w14:textId="77777777" w:rsidR="009A0491" w:rsidRPr="009A0491" w:rsidRDefault="009A0491" w:rsidP="009A0491">
      <w:pPr>
        <w:pStyle w:val="EndNoteBibliography"/>
        <w:spacing w:after="0"/>
        <w:ind w:left="720" w:hanging="720"/>
        <w:rPr>
          <w:noProof/>
        </w:rPr>
      </w:pPr>
      <w:bookmarkStart w:id="101" w:name="_ENREF_1_24"/>
      <w:r w:rsidRPr="009A0491">
        <w:rPr>
          <w:noProof/>
        </w:rPr>
        <w:t>24.</w:t>
      </w:r>
      <w:r w:rsidRPr="009A0491">
        <w:rPr>
          <w:noProof/>
        </w:rPr>
        <w:tab/>
        <w:t>Cruz JB. System sensitivity analysis: Dowden, Hutchinson &amp; Ross; 1973.</w:t>
      </w:r>
      <w:bookmarkEnd w:id="101"/>
    </w:p>
    <w:p w14:paraId="12A59799" w14:textId="77777777" w:rsidR="009A0491" w:rsidRPr="009A0491" w:rsidRDefault="009A0491" w:rsidP="009A0491">
      <w:pPr>
        <w:pStyle w:val="EndNoteBibliography"/>
        <w:spacing w:after="0"/>
        <w:ind w:left="720" w:hanging="720"/>
        <w:rPr>
          <w:noProof/>
        </w:rPr>
      </w:pPr>
      <w:bookmarkStart w:id="102"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02"/>
    </w:p>
    <w:p w14:paraId="75B58DBD" w14:textId="77777777" w:rsidR="009A0491" w:rsidRPr="009A0491" w:rsidRDefault="009A0491" w:rsidP="009A0491">
      <w:pPr>
        <w:pStyle w:val="EndNoteBibliography"/>
        <w:spacing w:after="0"/>
        <w:ind w:left="720" w:hanging="720"/>
        <w:rPr>
          <w:noProof/>
        </w:rPr>
      </w:pPr>
      <w:bookmarkStart w:id="103"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103"/>
    </w:p>
    <w:p w14:paraId="510B7E99" w14:textId="77777777" w:rsidR="009A0491" w:rsidRPr="009A0491" w:rsidRDefault="009A0491" w:rsidP="009A0491">
      <w:pPr>
        <w:pStyle w:val="EndNoteBibliography"/>
        <w:spacing w:after="0"/>
        <w:ind w:left="720" w:hanging="720"/>
        <w:rPr>
          <w:noProof/>
        </w:rPr>
      </w:pPr>
      <w:bookmarkStart w:id="104"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104"/>
    </w:p>
    <w:p w14:paraId="4104A5FF" w14:textId="77777777" w:rsidR="009A0491" w:rsidRPr="009A0491" w:rsidRDefault="009A0491" w:rsidP="009A0491">
      <w:pPr>
        <w:pStyle w:val="EndNoteBibliography"/>
        <w:spacing w:after="0"/>
        <w:ind w:left="720" w:hanging="720"/>
        <w:rPr>
          <w:noProof/>
        </w:rPr>
      </w:pPr>
      <w:bookmarkStart w:id="105"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105"/>
    </w:p>
    <w:p w14:paraId="6A610F7C" w14:textId="77777777" w:rsidR="009A0491" w:rsidRPr="009A0491" w:rsidRDefault="009A0491" w:rsidP="009A0491">
      <w:pPr>
        <w:pStyle w:val="EndNoteBibliography"/>
        <w:spacing w:after="0"/>
        <w:ind w:left="720" w:hanging="720"/>
        <w:rPr>
          <w:noProof/>
        </w:rPr>
      </w:pPr>
      <w:bookmarkStart w:id="106"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106"/>
    </w:p>
    <w:p w14:paraId="289BFECF" w14:textId="77777777" w:rsidR="009A0491" w:rsidRPr="009A0491" w:rsidRDefault="009A0491" w:rsidP="009A0491">
      <w:pPr>
        <w:pStyle w:val="EndNoteBibliography"/>
        <w:ind w:left="720" w:hanging="720"/>
        <w:rPr>
          <w:noProof/>
        </w:rPr>
      </w:pPr>
      <w:bookmarkStart w:id="107" w:name="_ENREF_1_30"/>
      <w:r w:rsidRPr="009A0491">
        <w:rPr>
          <w:noProof/>
        </w:rPr>
        <w:t>30.</w:t>
      </w:r>
      <w:r w:rsidRPr="009A0491">
        <w:rPr>
          <w:noProof/>
        </w:rPr>
        <w:tab/>
        <w:t>Mclean M, MacDonald ME, Lebel RM, Boudreau M, Pike B. Accelerated z-Spectrum Imaging. 2017; Hawaii.</w:t>
      </w:r>
      <w:bookmarkEnd w:id="107"/>
    </w:p>
    <w:p w14:paraId="038B2139" w14:textId="77777777" w:rsidR="00A97D0F" w:rsidRPr="00480E6C" w:rsidRDefault="00A97D0F" w:rsidP="001C01AF">
      <w:pPr>
        <w:pStyle w:val="EndNoteBibliography"/>
        <w:ind w:left="720" w:hanging="720"/>
        <w:sectPr w:rsidR="00A97D0F" w:rsidRPr="00480E6C" w:rsidSect="001814BA">
          <w:footerReference w:type="even" r:id="rId10"/>
          <w:footerReference w:type="default" r:id="rId11"/>
          <w:footerReference w:type="first" r:id="rId12"/>
          <w:pgSz w:w="12240" w:h="15840"/>
          <w:pgMar w:top="1440" w:right="1440" w:bottom="1440" w:left="1134" w:header="0" w:footer="720" w:gutter="0"/>
          <w:pgNumType w:start="0"/>
          <w:cols w:space="720"/>
          <w:titlePg/>
        </w:sectPr>
      </w:pPr>
      <w:r w:rsidRPr="00480E6C">
        <w:fldChar w:fldCharType="end"/>
      </w:r>
      <w:commentRangeEnd w:id="77"/>
      <w:r w:rsidR="00FD566A">
        <w:rPr>
          <w:rStyle w:val="Marquedecommentaire"/>
        </w:rPr>
        <w:commentReference w:id="77"/>
      </w:r>
      <w:r w:rsidR="001C01AF" w:rsidRPr="00480E6C">
        <w:t xml:space="preserve"> </w:t>
      </w:r>
    </w:p>
    <w:p w14:paraId="0B8628E7" w14:textId="77777777" w:rsidR="00840774" w:rsidRPr="00EC74BA" w:rsidRDefault="00272A3E" w:rsidP="00272A3E">
      <w:pPr>
        <w:pStyle w:val="Lgende"/>
        <w:rPr>
          <w:b w:val="0"/>
        </w:rPr>
      </w:pPr>
      <w:bookmarkStart w:id="108"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08"/>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1ECD4309" w14:textId="77777777" w:rsidTr="00227E41">
        <w:trPr>
          <w:trHeight w:val="211"/>
          <w:jc w:val="center"/>
        </w:trPr>
        <w:tc>
          <w:tcPr>
            <w:tcW w:w="0" w:type="auto"/>
            <w:tcBorders>
              <w:top w:val="single" w:sz="18" w:space="0" w:color="auto"/>
              <w:bottom w:val="single" w:sz="18" w:space="0" w:color="auto"/>
            </w:tcBorders>
          </w:tcPr>
          <w:p w14:paraId="34DBEB4D" w14:textId="77777777" w:rsidR="00840774" w:rsidRDefault="00840774" w:rsidP="003E16DE">
            <w:pPr>
              <w:spacing w:line="240" w:lineRule="auto"/>
            </w:pPr>
            <w:r>
              <w:t>Parameter</w:t>
            </w:r>
          </w:p>
        </w:tc>
        <w:tc>
          <w:tcPr>
            <w:tcW w:w="0" w:type="auto"/>
            <w:tcBorders>
              <w:top w:val="single" w:sz="18" w:space="0" w:color="auto"/>
              <w:bottom w:val="single" w:sz="18" w:space="0" w:color="auto"/>
            </w:tcBorders>
          </w:tcPr>
          <w:p w14:paraId="73DECA74" w14:textId="77777777"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4509AA0B" w14:textId="77777777" w:rsidR="00840774" w:rsidRDefault="00840774" w:rsidP="003E16DE">
            <w:pPr>
              <w:spacing w:line="240" w:lineRule="auto"/>
              <w:jc w:val="center"/>
            </w:pPr>
            <w:r>
              <w:t>Grey Matter</w:t>
            </w:r>
          </w:p>
        </w:tc>
      </w:tr>
      <w:tr w:rsidR="003E16DE" w14:paraId="7B319E4F" w14:textId="77777777" w:rsidTr="00227E41">
        <w:trPr>
          <w:trHeight w:val="213"/>
          <w:jc w:val="center"/>
        </w:trPr>
        <w:tc>
          <w:tcPr>
            <w:tcW w:w="0" w:type="auto"/>
            <w:tcBorders>
              <w:top w:val="single" w:sz="18" w:space="0" w:color="auto"/>
            </w:tcBorders>
          </w:tcPr>
          <w:p w14:paraId="43917E58" w14:textId="77777777" w:rsidR="00840774" w:rsidRDefault="00840774" w:rsidP="003E16DE">
            <w:pPr>
              <w:spacing w:line="240" w:lineRule="auto"/>
            </w:pPr>
            <w:r>
              <w:t>F</w:t>
            </w:r>
          </w:p>
        </w:tc>
        <w:tc>
          <w:tcPr>
            <w:tcW w:w="0" w:type="auto"/>
            <w:tcBorders>
              <w:top w:val="single" w:sz="18" w:space="0" w:color="auto"/>
            </w:tcBorders>
          </w:tcPr>
          <w:p w14:paraId="3FA8DA26" w14:textId="7777777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4BC5B806" w14:textId="77777777"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2C6EEC8F" w14:textId="77777777" w:rsidTr="00227E41">
        <w:trPr>
          <w:trHeight w:val="211"/>
          <w:jc w:val="center"/>
        </w:trPr>
        <w:tc>
          <w:tcPr>
            <w:tcW w:w="0" w:type="auto"/>
          </w:tcPr>
          <w:p w14:paraId="39933EA0" w14:textId="77777777" w:rsidR="003E16DE" w:rsidRPr="00840774" w:rsidRDefault="003E16DE" w:rsidP="003E16DE">
            <w:pPr>
              <w:spacing w:line="240" w:lineRule="auto"/>
            </w:pPr>
            <w:proofErr w:type="spellStart"/>
            <w:r>
              <w:t>k</w:t>
            </w:r>
            <w:r>
              <w:rPr>
                <w:vertAlign w:val="subscript"/>
              </w:rPr>
              <w:t>f</w:t>
            </w:r>
            <w:proofErr w:type="spellEnd"/>
          </w:p>
        </w:tc>
        <w:tc>
          <w:tcPr>
            <w:tcW w:w="0" w:type="auto"/>
          </w:tcPr>
          <w:p w14:paraId="60D658C3" w14:textId="77777777"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1A182C79" w14:textId="77777777" w:rsidR="003E16DE" w:rsidRDefault="003E16DE" w:rsidP="003E16DE">
            <w:pPr>
              <w:spacing w:line="240" w:lineRule="auto"/>
              <w:jc w:val="center"/>
            </w:pPr>
            <w:r>
              <w:t>2.5 s</w:t>
            </w:r>
            <w:r>
              <w:rPr>
                <w:vertAlign w:val="superscript"/>
              </w:rPr>
              <w:t>-1</w:t>
            </w:r>
          </w:p>
        </w:tc>
      </w:tr>
      <w:tr w:rsidR="003E16DE" w14:paraId="29E17EE6" w14:textId="77777777" w:rsidTr="00227E41">
        <w:trPr>
          <w:trHeight w:val="211"/>
          <w:jc w:val="center"/>
        </w:trPr>
        <w:tc>
          <w:tcPr>
            <w:tcW w:w="0" w:type="auto"/>
          </w:tcPr>
          <w:p w14:paraId="3675F22E" w14:textId="77777777" w:rsidR="003E16DE" w:rsidRPr="00840774" w:rsidRDefault="003E16DE" w:rsidP="003E16DE">
            <w:pPr>
              <w:spacing w:line="240" w:lineRule="auto"/>
            </w:pPr>
            <w:r>
              <w:t>T</w:t>
            </w:r>
            <w:proofErr w:type="gramStart"/>
            <w:r>
              <w:rPr>
                <w:vertAlign w:val="subscript"/>
              </w:rPr>
              <w:t>1,f</w:t>
            </w:r>
            <w:proofErr w:type="gramEnd"/>
          </w:p>
        </w:tc>
        <w:tc>
          <w:tcPr>
            <w:tcW w:w="0" w:type="auto"/>
          </w:tcPr>
          <w:p w14:paraId="65D8AC72" w14:textId="77777777" w:rsidR="003E16DE" w:rsidRPr="003E16DE" w:rsidRDefault="003E16DE" w:rsidP="003E16DE">
            <w:pPr>
              <w:spacing w:line="240" w:lineRule="auto"/>
              <w:jc w:val="center"/>
              <w:rPr>
                <w:vertAlign w:val="superscript"/>
              </w:rPr>
            </w:pPr>
            <w:r>
              <w:t>0.9 s</w:t>
            </w:r>
          </w:p>
        </w:tc>
        <w:tc>
          <w:tcPr>
            <w:tcW w:w="0" w:type="auto"/>
          </w:tcPr>
          <w:p w14:paraId="445C742B" w14:textId="77777777" w:rsidR="003E16DE" w:rsidRDefault="003E16DE" w:rsidP="003E16DE">
            <w:pPr>
              <w:spacing w:line="240" w:lineRule="auto"/>
              <w:jc w:val="center"/>
            </w:pPr>
            <w:r>
              <w:t>1.3 s</w:t>
            </w:r>
          </w:p>
        </w:tc>
      </w:tr>
      <w:tr w:rsidR="003E16DE" w14:paraId="1466160D" w14:textId="77777777" w:rsidTr="00227E41">
        <w:trPr>
          <w:trHeight w:val="213"/>
          <w:jc w:val="center"/>
        </w:trPr>
        <w:tc>
          <w:tcPr>
            <w:tcW w:w="0" w:type="auto"/>
          </w:tcPr>
          <w:p w14:paraId="4ACDF8E6" w14:textId="77777777" w:rsidR="003E16DE" w:rsidRPr="00840774" w:rsidRDefault="003E16DE" w:rsidP="003E16DE">
            <w:pPr>
              <w:spacing w:line="240" w:lineRule="auto"/>
            </w:pPr>
            <w:r>
              <w:t>T</w:t>
            </w:r>
            <w:proofErr w:type="gramStart"/>
            <w:r>
              <w:rPr>
                <w:vertAlign w:val="subscript"/>
              </w:rPr>
              <w:t>1,r</w:t>
            </w:r>
            <w:proofErr w:type="gramEnd"/>
          </w:p>
        </w:tc>
        <w:tc>
          <w:tcPr>
            <w:tcW w:w="0" w:type="auto"/>
          </w:tcPr>
          <w:p w14:paraId="5AD263FF" w14:textId="77777777" w:rsidR="003E16DE" w:rsidRPr="003E16DE" w:rsidRDefault="003E16DE" w:rsidP="003E16DE">
            <w:pPr>
              <w:spacing w:line="240" w:lineRule="auto"/>
              <w:jc w:val="center"/>
              <w:rPr>
                <w:vertAlign w:val="superscript"/>
              </w:rPr>
            </w:pPr>
            <w:r>
              <w:t>1.0 s</w:t>
            </w:r>
          </w:p>
        </w:tc>
        <w:tc>
          <w:tcPr>
            <w:tcW w:w="0" w:type="auto"/>
          </w:tcPr>
          <w:p w14:paraId="545322AC" w14:textId="77777777" w:rsidR="003E16DE" w:rsidRDefault="003E16DE" w:rsidP="003E16DE">
            <w:pPr>
              <w:spacing w:line="240" w:lineRule="auto"/>
              <w:jc w:val="center"/>
            </w:pPr>
            <w:r>
              <w:t>1.0 s</w:t>
            </w:r>
          </w:p>
        </w:tc>
      </w:tr>
      <w:tr w:rsidR="003E16DE" w14:paraId="1FA457FD" w14:textId="77777777" w:rsidTr="00227E41">
        <w:trPr>
          <w:trHeight w:val="211"/>
          <w:jc w:val="center"/>
        </w:trPr>
        <w:tc>
          <w:tcPr>
            <w:tcW w:w="0" w:type="auto"/>
          </w:tcPr>
          <w:p w14:paraId="2B68A3FA" w14:textId="77777777"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68676A96" w14:textId="77777777" w:rsidR="003E16DE" w:rsidRDefault="003E16DE" w:rsidP="003E16DE">
            <w:pPr>
              <w:spacing w:line="240" w:lineRule="auto"/>
              <w:jc w:val="center"/>
            </w:pPr>
            <w:r>
              <w:t xml:space="preserve">30 </w:t>
            </w:r>
            <w:proofErr w:type="spellStart"/>
            <w:r>
              <w:t>ms</w:t>
            </w:r>
            <w:proofErr w:type="spellEnd"/>
          </w:p>
        </w:tc>
        <w:tc>
          <w:tcPr>
            <w:tcW w:w="0" w:type="auto"/>
          </w:tcPr>
          <w:p w14:paraId="6270E23E" w14:textId="77777777" w:rsidR="003E16DE" w:rsidRDefault="003E16DE" w:rsidP="003E16DE">
            <w:pPr>
              <w:spacing w:line="240" w:lineRule="auto"/>
              <w:jc w:val="center"/>
            </w:pPr>
            <w:r>
              <w:t xml:space="preserve">55 </w:t>
            </w:r>
            <w:proofErr w:type="spellStart"/>
            <w:r>
              <w:t>ms</w:t>
            </w:r>
            <w:proofErr w:type="spellEnd"/>
          </w:p>
        </w:tc>
      </w:tr>
      <w:tr w:rsidR="003E16DE" w14:paraId="17853BB2" w14:textId="77777777" w:rsidTr="00227E41">
        <w:trPr>
          <w:trHeight w:val="66"/>
          <w:jc w:val="center"/>
        </w:trPr>
        <w:tc>
          <w:tcPr>
            <w:tcW w:w="0" w:type="auto"/>
            <w:tcBorders>
              <w:bottom w:val="single" w:sz="18" w:space="0" w:color="auto"/>
            </w:tcBorders>
          </w:tcPr>
          <w:p w14:paraId="7ED05B39" w14:textId="77777777"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1A48A381" w14:textId="77777777"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6FB540D6" w14:textId="77777777" w:rsidR="003E16DE" w:rsidRDefault="003E16DE" w:rsidP="003E16DE">
            <w:pPr>
              <w:spacing w:line="240" w:lineRule="auto"/>
              <w:jc w:val="center"/>
            </w:pPr>
            <w:r>
              <w:t xml:space="preserve">11 </w:t>
            </w:r>
            <w:proofErr w:type="spellStart"/>
            <w:r>
              <w:t>μs</w:t>
            </w:r>
            <w:proofErr w:type="spellEnd"/>
          </w:p>
        </w:tc>
      </w:tr>
    </w:tbl>
    <w:p w14:paraId="6D4FC925" w14:textId="77777777" w:rsidR="00840774" w:rsidRPr="00840774" w:rsidRDefault="00840774" w:rsidP="00840774">
      <w:pPr>
        <w:rPr>
          <w:lang w:eastAsia="en-CA"/>
        </w:rPr>
      </w:pPr>
    </w:p>
    <w:p w14:paraId="28E47419" w14:textId="77777777" w:rsidR="00840774" w:rsidRDefault="00840774">
      <w:pPr>
        <w:spacing w:after="0" w:line="240" w:lineRule="auto"/>
        <w:jc w:val="left"/>
        <w:rPr>
          <w:rFonts w:eastAsia="Times New Roman"/>
          <w:b/>
          <w:bCs/>
          <w:lang w:eastAsia="en-CA"/>
        </w:rPr>
      </w:pPr>
      <w:r>
        <w:br w:type="page"/>
      </w:r>
    </w:p>
    <w:p w14:paraId="5F46AD09" w14:textId="77777777" w:rsidR="00272A3E" w:rsidRPr="00B14D48" w:rsidRDefault="00840774" w:rsidP="00840774">
      <w:pPr>
        <w:pStyle w:val="Lgende"/>
      </w:pPr>
      <w:bookmarkStart w:id="109"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109"/>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644EC353" w14:textId="77777777" w:rsidTr="00227E41">
        <w:trPr>
          <w:trHeight w:val="346"/>
        </w:trPr>
        <w:tc>
          <w:tcPr>
            <w:tcW w:w="462" w:type="pct"/>
          </w:tcPr>
          <w:p w14:paraId="356916D3" w14:textId="77777777"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1B9D6D5A" w14:textId="77777777"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0178E13A" w14:textId="77777777"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15652525" w14:textId="77777777"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6422C7AD" w14:textId="77777777" w:rsidTr="00227E41">
        <w:trPr>
          <w:trHeight w:val="364"/>
        </w:trPr>
        <w:tc>
          <w:tcPr>
            <w:tcW w:w="462" w:type="pct"/>
          </w:tcPr>
          <w:p w14:paraId="3CA8260D" w14:textId="77777777"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19C88942" w14:textId="77777777"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3D4655DC" w14:textId="77777777"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E58AB31" w14:textId="77777777"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3AAC6193" w14:textId="77777777"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2281807" w14:textId="7777777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2E6CEE" w14:textId="77777777"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2B15BCA2" w14:textId="77777777"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7BF258FB" w14:textId="7777777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B4C95FD" w14:textId="77777777" w:rsidR="00270DF4" w:rsidRDefault="00270DF4" w:rsidP="00270DF4">
            <w:pPr>
              <w:spacing w:after="0" w:line="240" w:lineRule="auto"/>
              <w:jc w:val="center"/>
            </w:pPr>
            <w:r>
              <w:t>Δ (Hz)</w:t>
            </w:r>
          </w:p>
        </w:tc>
      </w:tr>
      <w:tr w:rsidR="00BE5360" w14:paraId="3BB7002E" w14:textId="77777777" w:rsidTr="00BE5360">
        <w:trPr>
          <w:trHeight w:val="346"/>
        </w:trPr>
        <w:tc>
          <w:tcPr>
            <w:tcW w:w="462" w:type="pct"/>
          </w:tcPr>
          <w:p w14:paraId="25531D9A" w14:textId="77777777" w:rsidR="00191D4A" w:rsidRDefault="00191D4A" w:rsidP="00270DF4">
            <w:pPr>
              <w:spacing w:after="0" w:line="240" w:lineRule="auto"/>
              <w:jc w:val="left"/>
            </w:pPr>
            <w:r>
              <w:t>1</w:t>
            </w:r>
          </w:p>
        </w:tc>
        <w:tc>
          <w:tcPr>
            <w:tcW w:w="550" w:type="pct"/>
            <w:vMerge w:val="restart"/>
            <w:tcBorders>
              <w:top w:val="single" w:sz="12" w:space="0" w:color="auto"/>
            </w:tcBorders>
          </w:tcPr>
          <w:p w14:paraId="00A36A0D" w14:textId="77777777" w:rsidR="00191D4A" w:rsidRDefault="00191D4A" w:rsidP="00270DF4">
            <w:pPr>
              <w:spacing w:after="0" w:line="240" w:lineRule="auto"/>
              <w:jc w:val="center"/>
            </w:pPr>
          </w:p>
          <w:p w14:paraId="182824AE" w14:textId="77777777" w:rsidR="00191D4A" w:rsidRDefault="00191D4A" w:rsidP="00270DF4">
            <w:pPr>
              <w:spacing w:after="0" w:line="240" w:lineRule="auto"/>
              <w:jc w:val="center"/>
            </w:pPr>
          </w:p>
          <w:p w14:paraId="5713E447" w14:textId="77777777" w:rsidR="00191D4A" w:rsidRDefault="00191D4A" w:rsidP="00270DF4">
            <w:pPr>
              <w:spacing w:after="0" w:line="240" w:lineRule="auto"/>
              <w:jc w:val="center"/>
            </w:pPr>
          </w:p>
          <w:p w14:paraId="31295E8F" w14:textId="77777777" w:rsidR="00191D4A" w:rsidRDefault="00191D4A" w:rsidP="00270DF4">
            <w:pPr>
              <w:spacing w:after="0" w:line="240" w:lineRule="auto"/>
              <w:jc w:val="center"/>
            </w:pPr>
          </w:p>
          <w:p w14:paraId="1B1D5F2E" w14:textId="77777777" w:rsidR="00191D4A" w:rsidRDefault="00191D4A" w:rsidP="00270DF4">
            <w:pPr>
              <w:spacing w:after="0" w:line="240" w:lineRule="auto"/>
              <w:jc w:val="center"/>
            </w:pPr>
          </w:p>
          <w:p w14:paraId="50D92946" w14:textId="77777777" w:rsidR="00BE5360" w:rsidRDefault="00BE5360" w:rsidP="00270DF4">
            <w:pPr>
              <w:spacing w:after="0" w:line="240" w:lineRule="auto"/>
              <w:jc w:val="center"/>
            </w:pPr>
          </w:p>
          <w:p w14:paraId="361139CC" w14:textId="77777777" w:rsidR="00191D4A" w:rsidRDefault="00191D4A" w:rsidP="00270DF4">
            <w:pPr>
              <w:spacing w:after="0" w:line="240" w:lineRule="auto"/>
              <w:jc w:val="center"/>
            </w:pPr>
            <w:r>
              <w:t>25ms/7°</w:t>
            </w:r>
          </w:p>
        </w:tc>
        <w:tc>
          <w:tcPr>
            <w:tcW w:w="363" w:type="pct"/>
            <w:vMerge w:val="restart"/>
            <w:tcBorders>
              <w:top w:val="single" w:sz="12" w:space="0" w:color="auto"/>
            </w:tcBorders>
          </w:tcPr>
          <w:p w14:paraId="4DE31901" w14:textId="77777777" w:rsidR="00191D4A" w:rsidRDefault="00191D4A" w:rsidP="00270DF4">
            <w:pPr>
              <w:spacing w:after="0" w:line="240" w:lineRule="auto"/>
              <w:jc w:val="center"/>
            </w:pPr>
          </w:p>
          <w:p w14:paraId="1C4329A9" w14:textId="77777777" w:rsidR="00191D4A" w:rsidRDefault="00191D4A" w:rsidP="00270DF4">
            <w:pPr>
              <w:spacing w:after="0" w:line="240" w:lineRule="auto"/>
              <w:jc w:val="center"/>
            </w:pPr>
          </w:p>
          <w:p w14:paraId="57A1FA41" w14:textId="77777777" w:rsidR="00BE5360" w:rsidRPr="00BE5360" w:rsidRDefault="00BE5360" w:rsidP="00270DF4">
            <w:pPr>
              <w:spacing w:after="0" w:line="240" w:lineRule="auto"/>
              <w:jc w:val="center"/>
              <w:rPr>
                <w:sz w:val="14"/>
                <w:szCs w:val="14"/>
              </w:rPr>
            </w:pPr>
          </w:p>
          <w:p w14:paraId="7C0A82DA" w14:textId="77777777" w:rsidR="00191D4A" w:rsidRDefault="00191D4A" w:rsidP="00270DF4">
            <w:pPr>
              <w:spacing w:after="0" w:line="240" w:lineRule="auto"/>
              <w:jc w:val="center"/>
            </w:pPr>
            <w:r>
              <w:t>142°</w:t>
            </w:r>
          </w:p>
        </w:tc>
        <w:tc>
          <w:tcPr>
            <w:tcW w:w="570" w:type="pct"/>
            <w:tcBorders>
              <w:top w:val="single" w:sz="12" w:space="0" w:color="auto"/>
            </w:tcBorders>
          </w:tcPr>
          <w:p w14:paraId="3A4ACCF9" w14:textId="77777777" w:rsidR="00191D4A" w:rsidRDefault="009D118F" w:rsidP="00270DF4">
            <w:pPr>
              <w:spacing w:after="0" w:line="240" w:lineRule="auto"/>
              <w:jc w:val="center"/>
            </w:pPr>
            <w:r>
              <w:t>432.9</w:t>
            </w:r>
          </w:p>
        </w:tc>
        <w:tc>
          <w:tcPr>
            <w:tcW w:w="550" w:type="pct"/>
            <w:vMerge w:val="restart"/>
            <w:tcBorders>
              <w:top w:val="single" w:sz="12" w:space="0" w:color="auto"/>
            </w:tcBorders>
          </w:tcPr>
          <w:p w14:paraId="62A635F6" w14:textId="77777777" w:rsidR="00191D4A" w:rsidRDefault="00191D4A" w:rsidP="00270DF4">
            <w:pPr>
              <w:spacing w:after="0" w:line="240" w:lineRule="auto"/>
              <w:jc w:val="center"/>
            </w:pPr>
          </w:p>
          <w:p w14:paraId="1D70FF7A" w14:textId="77777777" w:rsidR="00191D4A" w:rsidRDefault="00191D4A" w:rsidP="00270DF4">
            <w:pPr>
              <w:spacing w:after="0" w:line="240" w:lineRule="auto"/>
              <w:jc w:val="center"/>
            </w:pPr>
          </w:p>
          <w:p w14:paraId="1305AE62" w14:textId="77777777" w:rsidR="00191D4A" w:rsidRDefault="00191D4A" w:rsidP="00270DF4">
            <w:pPr>
              <w:spacing w:after="0" w:line="240" w:lineRule="auto"/>
              <w:jc w:val="center"/>
            </w:pPr>
          </w:p>
          <w:p w14:paraId="5BFFAEE1" w14:textId="77777777" w:rsidR="00191D4A" w:rsidRDefault="00191D4A" w:rsidP="00270DF4">
            <w:pPr>
              <w:spacing w:after="0" w:line="240" w:lineRule="auto"/>
              <w:jc w:val="center"/>
            </w:pPr>
          </w:p>
          <w:p w14:paraId="7AE4E04D" w14:textId="77777777" w:rsidR="00191D4A" w:rsidRDefault="00191D4A" w:rsidP="00270DF4">
            <w:pPr>
              <w:spacing w:after="0" w:line="240" w:lineRule="auto"/>
              <w:jc w:val="center"/>
            </w:pPr>
          </w:p>
          <w:p w14:paraId="397DDFC3" w14:textId="77777777" w:rsidR="00BE5360" w:rsidRDefault="00BE5360" w:rsidP="00270DF4">
            <w:pPr>
              <w:spacing w:after="0" w:line="240" w:lineRule="auto"/>
              <w:jc w:val="center"/>
            </w:pPr>
          </w:p>
          <w:p w14:paraId="2CFE03FF" w14:textId="77777777" w:rsidR="00191D4A" w:rsidRDefault="00191D4A" w:rsidP="00270DF4">
            <w:pPr>
              <w:spacing w:after="0" w:line="240" w:lineRule="auto"/>
              <w:jc w:val="center"/>
            </w:pPr>
            <w:r>
              <w:t>25ms/7°</w:t>
            </w:r>
          </w:p>
        </w:tc>
        <w:tc>
          <w:tcPr>
            <w:tcW w:w="408" w:type="pct"/>
            <w:tcBorders>
              <w:top w:val="single" w:sz="12" w:space="0" w:color="auto"/>
            </w:tcBorders>
          </w:tcPr>
          <w:p w14:paraId="27EC2468" w14:textId="77777777" w:rsidR="00191D4A" w:rsidRDefault="00DF0B58" w:rsidP="00270DF4">
            <w:pPr>
              <w:spacing w:after="0" w:line="240" w:lineRule="auto"/>
              <w:jc w:val="center"/>
            </w:pPr>
            <w:r>
              <w:t>200.0</w:t>
            </w:r>
          </w:p>
        </w:tc>
        <w:tc>
          <w:tcPr>
            <w:tcW w:w="570" w:type="pct"/>
            <w:tcBorders>
              <w:top w:val="single" w:sz="12" w:space="0" w:color="auto"/>
            </w:tcBorders>
          </w:tcPr>
          <w:p w14:paraId="293D6A4C" w14:textId="77777777" w:rsidR="00191D4A" w:rsidRDefault="00DF0B58" w:rsidP="00270DF4">
            <w:pPr>
              <w:spacing w:after="0" w:line="240" w:lineRule="auto"/>
              <w:jc w:val="center"/>
            </w:pPr>
            <w:r>
              <w:t>300.0</w:t>
            </w:r>
          </w:p>
        </w:tc>
        <w:tc>
          <w:tcPr>
            <w:tcW w:w="550" w:type="pct"/>
            <w:vMerge w:val="restart"/>
            <w:tcBorders>
              <w:top w:val="single" w:sz="12" w:space="0" w:color="auto"/>
            </w:tcBorders>
          </w:tcPr>
          <w:p w14:paraId="3423A826" w14:textId="77777777" w:rsidR="00191D4A" w:rsidRDefault="00191D4A" w:rsidP="00270DF4">
            <w:pPr>
              <w:spacing w:after="0" w:line="240" w:lineRule="auto"/>
              <w:jc w:val="center"/>
            </w:pPr>
          </w:p>
          <w:p w14:paraId="56F678AB" w14:textId="77777777" w:rsidR="00191D4A" w:rsidRDefault="00191D4A" w:rsidP="00270DF4">
            <w:pPr>
              <w:spacing w:after="0" w:line="240" w:lineRule="auto"/>
              <w:jc w:val="center"/>
            </w:pPr>
          </w:p>
          <w:p w14:paraId="4880212C" w14:textId="77777777" w:rsidR="00191D4A" w:rsidRDefault="00191D4A" w:rsidP="00270DF4">
            <w:pPr>
              <w:spacing w:after="0" w:line="240" w:lineRule="auto"/>
              <w:jc w:val="center"/>
            </w:pPr>
          </w:p>
          <w:p w14:paraId="768561C8" w14:textId="77777777" w:rsidR="00191D4A" w:rsidRDefault="00191D4A" w:rsidP="00270DF4">
            <w:pPr>
              <w:spacing w:after="0" w:line="240" w:lineRule="auto"/>
              <w:jc w:val="center"/>
            </w:pPr>
          </w:p>
          <w:p w14:paraId="76053CD3" w14:textId="77777777" w:rsidR="00191D4A" w:rsidRDefault="00191D4A" w:rsidP="00270DF4">
            <w:pPr>
              <w:spacing w:after="0" w:line="240" w:lineRule="auto"/>
              <w:jc w:val="center"/>
            </w:pPr>
          </w:p>
          <w:p w14:paraId="41FB5E91" w14:textId="77777777" w:rsidR="00BE5360" w:rsidRDefault="00BE5360" w:rsidP="00270DF4">
            <w:pPr>
              <w:spacing w:after="0" w:line="240" w:lineRule="auto"/>
              <w:jc w:val="center"/>
            </w:pPr>
          </w:p>
          <w:p w14:paraId="6367BA83" w14:textId="77777777" w:rsidR="00191D4A" w:rsidRDefault="00191D4A" w:rsidP="00270DF4">
            <w:pPr>
              <w:spacing w:after="0" w:line="240" w:lineRule="auto"/>
              <w:jc w:val="center"/>
            </w:pPr>
            <w:r>
              <w:t>25ms/7°</w:t>
            </w:r>
          </w:p>
        </w:tc>
        <w:tc>
          <w:tcPr>
            <w:tcW w:w="408" w:type="pct"/>
            <w:tcBorders>
              <w:top w:val="single" w:sz="12" w:space="0" w:color="auto"/>
            </w:tcBorders>
          </w:tcPr>
          <w:p w14:paraId="1D6B2BA1" w14:textId="77777777" w:rsidR="00191D4A" w:rsidRDefault="00DF0B58" w:rsidP="00270DF4">
            <w:pPr>
              <w:spacing w:after="0" w:line="240" w:lineRule="auto"/>
              <w:jc w:val="center"/>
            </w:pPr>
            <w:r>
              <w:t>200.0</w:t>
            </w:r>
          </w:p>
        </w:tc>
        <w:tc>
          <w:tcPr>
            <w:tcW w:w="570" w:type="pct"/>
            <w:tcBorders>
              <w:top w:val="single" w:sz="12" w:space="0" w:color="auto"/>
            </w:tcBorders>
          </w:tcPr>
          <w:p w14:paraId="33757284" w14:textId="77777777" w:rsidR="00191D4A" w:rsidRDefault="00BE5360" w:rsidP="00270DF4">
            <w:pPr>
              <w:spacing w:after="0" w:line="240" w:lineRule="auto"/>
              <w:jc w:val="center"/>
            </w:pPr>
            <w:r>
              <w:t>300.0</w:t>
            </w:r>
          </w:p>
        </w:tc>
      </w:tr>
      <w:tr w:rsidR="00BE5360" w14:paraId="51CE97FB" w14:textId="77777777" w:rsidTr="00BE5360">
        <w:trPr>
          <w:trHeight w:val="364"/>
        </w:trPr>
        <w:tc>
          <w:tcPr>
            <w:tcW w:w="462" w:type="pct"/>
          </w:tcPr>
          <w:p w14:paraId="768EB076" w14:textId="77777777" w:rsidR="00191D4A" w:rsidRDefault="00191D4A" w:rsidP="00270DF4">
            <w:pPr>
              <w:spacing w:after="0" w:line="240" w:lineRule="auto"/>
              <w:jc w:val="left"/>
            </w:pPr>
            <w:r>
              <w:t>2</w:t>
            </w:r>
          </w:p>
        </w:tc>
        <w:tc>
          <w:tcPr>
            <w:tcW w:w="550" w:type="pct"/>
            <w:vMerge/>
          </w:tcPr>
          <w:p w14:paraId="5B149135" w14:textId="77777777" w:rsidR="00191D4A" w:rsidRDefault="00191D4A" w:rsidP="00270DF4">
            <w:pPr>
              <w:spacing w:after="0" w:line="240" w:lineRule="auto"/>
              <w:jc w:val="center"/>
            </w:pPr>
          </w:p>
        </w:tc>
        <w:tc>
          <w:tcPr>
            <w:tcW w:w="363" w:type="pct"/>
            <w:vMerge/>
          </w:tcPr>
          <w:p w14:paraId="3F137F49" w14:textId="77777777" w:rsidR="00191D4A" w:rsidRDefault="00191D4A" w:rsidP="00270DF4">
            <w:pPr>
              <w:spacing w:after="0" w:line="240" w:lineRule="auto"/>
              <w:jc w:val="center"/>
            </w:pPr>
          </w:p>
        </w:tc>
        <w:tc>
          <w:tcPr>
            <w:tcW w:w="570" w:type="pct"/>
          </w:tcPr>
          <w:p w14:paraId="6A06F5F9" w14:textId="77777777" w:rsidR="00191D4A" w:rsidRDefault="009D118F" w:rsidP="00270DF4">
            <w:pPr>
              <w:spacing w:after="0" w:line="240" w:lineRule="auto"/>
              <w:jc w:val="center"/>
            </w:pPr>
            <w:r>
              <w:t>1 087.5</w:t>
            </w:r>
          </w:p>
        </w:tc>
        <w:tc>
          <w:tcPr>
            <w:tcW w:w="550" w:type="pct"/>
            <w:vMerge/>
          </w:tcPr>
          <w:p w14:paraId="28174539" w14:textId="77777777" w:rsidR="00191D4A" w:rsidRDefault="00191D4A" w:rsidP="00270DF4">
            <w:pPr>
              <w:spacing w:after="0" w:line="240" w:lineRule="auto"/>
              <w:jc w:val="center"/>
            </w:pPr>
          </w:p>
        </w:tc>
        <w:tc>
          <w:tcPr>
            <w:tcW w:w="408" w:type="pct"/>
          </w:tcPr>
          <w:p w14:paraId="1FC76789" w14:textId="77777777" w:rsidR="00191D4A" w:rsidRDefault="00DF0B58" w:rsidP="00270DF4">
            <w:pPr>
              <w:spacing w:after="0" w:line="240" w:lineRule="auto"/>
              <w:jc w:val="center"/>
            </w:pPr>
            <w:r>
              <w:t>250.0</w:t>
            </w:r>
          </w:p>
        </w:tc>
        <w:tc>
          <w:tcPr>
            <w:tcW w:w="570" w:type="pct"/>
          </w:tcPr>
          <w:p w14:paraId="3FDBC5B7" w14:textId="77777777" w:rsidR="00191D4A" w:rsidRDefault="00DF0B58" w:rsidP="00270DF4">
            <w:pPr>
              <w:spacing w:after="0" w:line="240" w:lineRule="auto"/>
              <w:jc w:val="center"/>
            </w:pPr>
            <w:r>
              <w:t>1 903.9</w:t>
            </w:r>
          </w:p>
        </w:tc>
        <w:tc>
          <w:tcPr>
            <w:tcW w:w="550" w:type="pct"/>
            <w:vMerge/>
          </w:tcPr>
          <w:p w14:paraId="6D3CDA3D" w14:textId="77777777" w:rsidR="00191D4A" w:rsidRDefault="00191D4A" w:rsidP="00270DF4">
            <w:pPr>
              <w:spacing w:after="0" w:line="240" w:lineRule="auto"/>
              <w:jc w:val="center"/>
            </w:pPr>
          </w:p>
        </w:tc>
        <w:tc>
          <w:tcPr>
            <w:tcW w:w="408" w:type="pct"/>
          </w:tcPr>
          <w:p w14:paraId="528D516B" w14:textId="77777777" w:rsidR="00191D4A" w:rsidRDefault="00DF0B58" w:rsidP="00270DF4">
            <w:pPr>
              <w:spacing w:after="0" w:line="240" w:lineRule="auto"/>
              <w:jc w:val="center"/>
            </w:pPr>
            <w:r>
              <w:t>250.0</w:t>
            </w:r>
          </w:p>
        </w:tc>
        <w:tc>
          <w:tcPr>
            <w:tcW w:w="570" w:type="pct"/>
          </w:tcPr>
          <w:p w14:paraId="12794812" w14:textId="77777777" w:rsidR="00191D4A" w:rsidRDefault="00BE5360" w:rsidP="00270DF4">
            <w:pPr>
              <w:spacing w:after="0" w:line="240" w:lineRule="auto"/>
              <w:jc w:val="center"/>
            </w:pPr>
            <w:r>
              <w:t>1609.5</w:t>
            </w:r>
          </w:p>
        </w:tc>
      </w:tr>
      <w:tr w:rsidR="00BE5360" w14:paraId="0A11E819" w14:textId="77777777" w:rsidTr="00BE5360">
        <w:trPr>
          <w:trHeight w:val="346"/>
        </w:trPr>
        <w:tc>
          <w:tcPr>
            <w:tcW w:w="462" w:type="pct"/>
          </w:tcPr>
          <w:p w14:paraId="7DA94FEC" w14:textId="77777777" w:rsidR="00191D4A" w:rsidRDefault="00191D4A" w:rsidP="00270DF4">
            <w:pPr>
              <w:spacing w:after="0" w:line="240" w:lineRule="auto"/>
              <w:jc w:val="left"/>
            </w:pPr>
            <w:r>
              <w:t>3</w:t>
            </w:r>
          </w:p>
        </w:tc>
        <w:tc>
          <w:tcPr>
            <w:tcW w:w="550" w:type="pct"/>
            <w:vMerge/>
          </w:tcPr>
          <w:p w14:paraId="636C0579" w14:textId="77777777" w:rsidR="00191D4A" w:rsidRDefault="00191D4A" w:rsidP="00270DF4">
            <w:pPr>
              <w:spacing w:after="0" w:line="240" w:lineRule="auto"/>
              <w:jc w:val="center"/>
            </w:pPr>
          </w:p>
        </w:tc>
        <w:tc>
          <w:tcPr>
            <w:tcW w:w="363" w:type="pct"/>
            <w:vMerge/>
          </w:tcPr>
          <w:p w14:paraId="421ACCCC" w14:textId="77777777" w:rsidR="00191D4A" w:rsidRDefault="00191D4A" w:rsidP="00270DF4">
            <w:pPr>
              <w:spacing w:after="0" w:line="240" w:lineRule="auto"/>
              <w:jc w:val="center"/>
            </w:pPr>
          </w:p>
        </w:tc>
        <w:tc>
          <w:tcPr>
            <w:tcW w:w="570" w:type="pct"/>
          </w:tcPr>
          <w:p w14:paraId="192F7FC9" w14:textId="77777777" w:rsidR="00191D4A" w:rsidRDefault="009D118F" w:rsidP="00270DF4">
            <w:pPr>
              <w:spacing w:after="0" w:line="240" w:lineRule="auto"/>
              <w:jc w:val="center"/>
            </w:pPr>
            <w:r>
              <w:t>2 731.6</w:t>
            </w:r>
          </w:p>
        </w:tc>
        <w:tc>
          <w:tcPr>
            <w:tcW w:w="550" w:type="pct"/>
            <w:vMerge/>
          </w:tcPr>
          <w:p w14:paraId="4E45F50C" w14:textId="77777777" w:rsidR="00191D4A" w:rsidRDefault="00191D4A" w:rsidP="00270DF4">
            <w:pPr>
              <w:spacing w:after="0" w:line="240" w:lineRule="auto"/>
              <w:jc w:val="center"/>
            </w:pPr>
          </w:p>
        </w:tc>
        <w:tc>
          <w:tcPr>
            <w:tcW w:w="408" w:type="pct"/>
          </w:tcPr>
          <w:p w14:paraId="6CD69B95" w14:textId="77777777" w:rsidR="00191D4A" w:rsidRDefault="00DF0B58" w:rsidP="00270DF4">
            <w:pPr>
              <w:spacing w:after="0" w:line="240" w:lineRule="auto"/>
              <w:jc w:val="center"/>
            </w:pPr>
            <w:r>
              <w:t>700.0</w:t>
            </w:r>
          </w:p>
        </w:tc>
        <w:tc>
          <w:tcPr>
            <w:tcW w:w="570" w:type="pct"/>
          </w:tcPr>
          <w:p w14:paraId="001B9540" w14:textId="77777777" w:rsidR="00191D4A" w:rsidRDefault="00DF0B58" w:rsidP="00270DF4">
            <w:pPr>
              <w:spacing w:after="0" w:line="240" w:lineRule="auto"/>
              <w:jc w:val="center"/>
            </w:pPr>
            <w:r>
              <w:t>1 609.5</w:t>
            </w:r>
          </w:p>
        </w:tc>
        <w:tc>
          <w:tcPr>
            <w:tcW w:w="550" w:type="pct"/>
            <w:vMerge/>
          </w:tcPr>
          <w:p w14:paraId="3D395DF0" w14:textId="77777777" w:rsidR="00191D4A" w:rsidRDefault="00191D4A" w:rsidP="00270DF4">
            <w:pPr>
              <w:spacing w:after="0" w:line="240" w:lineRule="auto"/>
              <w:jc w:val="center"/>
            </w:pPr>
          </w:p>
        </w:tc>
        <w:tc>
          <w:tcPr>
            <w:tcW w:w="408" w:type="pct"/>
          </w:tcPr>
          <w:p w14:paraId="5CD5A80A" w14:textId="77777777" w:rsidR="00191D4A" w:rsidRDefault="00DF0B58" w:rsidP="00270DF4">
            <w:pPr>
              <w:spacing w:after="0" w:line="240" w:lineRule="auto"/>
              <w:jc w:val="center"/>
            </w:pPr>
            <w:r>
              <w:t>700.0</w:t>
            </w:r>
          </w:p>
        </w:tc>
        <w:tc>
          <w:tcPr>
            <w:tcW w:w="570" w:type="pct"/>
          </w:tcPr>
          <w:p w14:paraId="0B9C666C" w14:textId="77777777" w:rsidR="00191D4A" w:rsidRDefault="00BE5360" w:rsidP="00270DF4">
            <w:pPr>
              <w:spacing w:after="0" w:line="240" w:lineRule="auto"/>
              <w:jc w:val="center"/>
            </w:pPr>
            <w:r>
              <w:t>1609.5</w:t>
            </w:r>
          </w:p>
        </w:tc>
      </w:tr>
      <w:tr w:rsidR="00BE5360" w14:paraId="7BCBC412" w14:textId="77777777" w:rsidTr="00BE5360">
        <w:trPr>
          <w:trHeight w:val="364"/>
        </w:trPr>
        <w:tc>
          <w:tcPr>
            <w:tcW w:w="462" w:type="pct"/>
          </w:tcPr>
          <w:p w14:paraId="6C01B6A9" w14:textId="77777777" w:rsidR="00191D4A" w:rsidRDefault="00191D4A" w:rsidP="00270DF4">
            <w:pPr>
              <w:spacing w:after="0" w:line="240" w:lineRule="auto"/>
              <w:jc w:val="left"/>
            </w:pPr>
            <w:r>
              <w:t>4</w:t>
            </w:r>
          </w:p>
        </w:tc>
        <w:tc>
          <w:tcPr>
            <w:tcW w:w="550" w:type="pct"/>
            <w:vMerge/>
          </w:tcPr>
          <w:p w14:paraId="18C95859" w14:textId="77777777" w:rsidR="00191D4A" w:rsidRDefault="00191D4A" w:rsidP="00270DF4">
            <w:pPr>
              <w:spacing w:after="0" w:line="240" w:lineRule="auto"/>
              <w:jc w:val="center"/>
            </w:pPr>
          </w:p>
        </w:tc>
        <w:tc>
          <w:tcPr>
            <w:tcW w:w="363" w:type="pct"/>
            <w:vMerge/>
          </w:tcPr>
          <w:p w14:paraId="7F4F17FC" w14:textId="77777777" w:rsidR="00191D4A" w:rsidRDefault="00191D4A" w:rsidP="00270DF4">
            <w:pPr>
              <w:spacing w:after="0" w:line="240" w:lineRule="auto"/>
              <w:jc w:val="center"/>
            </w:pPr>
          </w:p>
        </w:tc>
        <w:tc>
          <w:tcPr>
            <w:tcW w:w="570" w:type="pct"/>
          </w:tcPr>
          <w:p w14:paraId="18580D98" w14:textId="77777777" w:rsidR="00191D4A" w:rsidRDefault="009D118F" w:rsidP="00270DF4">
            <w:pPr>
              <w:spacing w:after="0" w:line="240" w:lineRule="auto"/>
              <w:jc w:val="center"/>
            </w:pPr>
            <w:r>
              <w:t>6 861.6</w:t>
            </w:r>
          </w:p>
        </w:tc>
        <w:tc>
          <w:tcPr>
            <w:tcW w:w="550" w:type="pct"/>
            <w:vMerge/>
          </w:tcPr>
          <w:p w14:paraId="050E3B31" w14:textId="77777777" w:rsidR="00191D4A" w:rsidRDefault="00191D4A" w:rsidP="00270DF4">
            <w:pPr>
              <w:spacing w:after="0" w:line="240" w:lineRule="auto"/>
              <w:jc w:val="center"/>
            </w:pPr>
          </w:p>
        </w:tc>
        <w:tc>
          <w:tcPr>
            <w:tcW w:w="408" w:type="pct"/>
          </w:tcPr>
          <w:p w14:paraId="0E017868" w14:textId="77777777" w:rsidR="00191D4A" w:rsidRDefault="00DF0B58" w:rsidP="00270DF4">
            <w:pPr>
              <w:spacing w:after="0" w:line="240" w:lineRule="auto"/>
              <w:jc w:val="center"/>
            </w:pPr>
            <w:r>
              <w:t>700.0</w:t>
            </w:r>
          </w:p>
        </w:tc>
        <w:tc>
          <w:tcPr>
            <w:tcW w:w="570" w:type="pct"/>
          </w:tcPr>
          <w:p w14:paraId="6974EAB2" w14:textId="77777777" w:rsidR="00191D4A" w:rsidRDefault="00DF0B58" w:rsidP="00270DF4">
            <w:pPr>
              <w:spacing w:after="0" w:line="240" w:lineRule="auto"/>
              <w:jc w:val="center"/>
            </w:pPr>
            <w:r>
              <w:t>12 083.6</w:t>
            </w:r>
          </w:p>
        </w:tc>
        <w:tc>
          <w:tcPr>
            <w:tcW w:w="550" w:type="pct"/>
            <w:vMerge/>
          </w:tcPr>
          <w:p w14:paraId="455CA25A" w14:textId="77777777" w:rsidR="00191D4A" w:rsidRDefault="00191D4A" w:rsidP="00270DF4">
            <w:pPr>
              <w:spacing w:after="0" w:line="240" w:lineRule="auto"/>
              <w:jc w:val="center"/>
            </w:pPr>
          </w:p>
        </w:tc>
        <w:tc>
          <w:tcPr>
            <w:tcW w:w="408" w:type="pct"/>
          </w:tcPr>
          <w:p w14:paraId="0DCD41EC" w14:textId="77777777" w:rsidR="00191D4A" w:rsidRDefault="00DF0B58" w:rsidP="00270DF4">
            <w:pPr>
              <w:spacing w:after="0" w:line="240" w:lineRule="auto"/>
              <w:jc w:val="center"/>
            </w:pPr>
            <w:r>
              <w:t>700.0</w:t>
            </w:r>
          </w:p>
        </w:tc>
        <w:tc>
          <w:tcPr>
            <w:tcW w:w="570" w:type="pct"/>
          </w:tcPr>
          <w:p w14:paraId="1666AB71" w14:textId="77777777" w:rsidR="00191D4A" w:rsidRDefault="00BE5360" w:rsidP="00270DF4">
            <w:pPr>
              <w:spacing w:after="0" w:line="240" w:lineRule="auto"/>
              <w:jc w:val="center"/>
            </w:pPr>
            <w:r>
              <w:t>12 083.6</w:t>
            </w:r>
          </w:p>
        </w:tc>
      </w:tr>
      <w:tr w:rsidR="00BE5360" w14:paraId="767DADA6" w14:textId="77777777" w:rsidTr="00BE5360">
        <w:trPr>
          <w:trHeight w:val="346"/>
        </w:trPr>
        <w:tc>
          <w:tcPr>
            <w:tcW w:w="462" w:type="pct"/>
          </w:tcPr>
          <w:p w14:paraId="532DE551" w14:textId="77777777" w:rsidR="00191D4A" w:rsidRDefault="00191D4A" w:rsidP="00270DF4">
            <w:pPr>
              <w:spacing w:after="0" w:line="240" w:lineRule="auto"/>
              <w:jc w:val="left"/>
            </w:pPr>
            <w:r>
              <w:t>5</w:t>
            </w:r>
          </w:p>
        </w:tc>
        <w:tc>
          <w:tcPr>
            <w:tcW w:w="550" w:type="pct"/>
            <w:vMerge/>
          </w:tcPr>
          <w:p w14:paraId="22C33B28" w14:textId="77777777" w:rsidR="00191D4A" w:rsidRDefault="00191D4A" w:rsidP="00270DF4">
            <w:pPr>
              <w:spacing w:after="0" w:line="240" w:lineRule="auto"/>
              <w:jc w:val="center"/>
            </w:pPr>
          </w:p>
        </w:tc>
        <w:tc>
          <w:tcPr>
            <w:tcW w:w="363" w:type="pct"/>
            <w:vMerge/>
            <w:tcBorders>
              <w:bottom w:val="single" w:sz="12" w:space="0" w:color="auto"/>
            </w:tcBorders>
          </w:tcPr>
          <w:p w14:paraId="36C12222" w14:textId="77777777" w:rsidR="00191D4A" w:rsidRDefault="00191D4A" w:rsidP="00270DF4">
            <w:pPr>
              <w:spacing w:after="0" w:line="240" w:lineRule="auto"/>
              <w:jc w:val="center"/>
            </w:pPr>
          </w:p>
        </w:tc>
        <w:tc>
          <w:tcPr>
            <w:tcW w:w="570" w:type="pct"/>
            <w:tcBorders>
              <w:bottom w:val="single" w:sz="12" w:space="0" w:color="auto"/>
            </w:tcBorders>
          </w:tcPr>
          <w:p w14:paraId="2A473976" w14:textId="77777777" w:rsidR="00191D4A" w:rsidRDefault="009D118F" w:rsidP="00270DF4">
            <w:pPr>
              <w:spacing w:after="0" w:line="240" w:lineRule="auto"/>
              <w:jc w:val="center"/>
            </w:pPr>
            <w:r>
              <w:t xml:space="preserve">17 235.5 </w:t>
            </w:r>
          </w:p>
        </w:tc>
        <w:tc>
          <w:tcPr>
            <w:tcW w:w="550" w:type="pct"/>
            <w:vMerge/>
          </w:tcPr>
          <w:p w14:paraId="097425CF" w14:textId="77777777" w:rsidR="00191D4A" w:rsidRDefault="00191D4A" w:rsidP="00270DF4">
            <w:pPr>
              <w:spacing w:after="0" w:line="240" w:lineRule="auto"/>
              <w:jc w:val="center"/>
            </w:pPr>
          </w:p>
        </w:tc>
        <w:tc>
          <w:tcPr>
            <w:tcW w:w="408" w:type="pct"/>
          </w:tcPr>
          <w:p w14:paraId="47DB23AE" w14:textId="77777777" w:rsidR="00191D4A" w:rsidRDefault="00DF0B58" w:rsidP="00270DF4">
            <w:pPr>
              <w:spacing w:after="0" w:line="240" w:lineRule="auto"/>
              <w:jc w:val="center"/>
            </w:pPr>
            <w:r>
              <w:t>700.0</w:t>
            </w:r>
          </w:p>
        </w:tc>
        <w:tc>
          <w:tcPr>
            <w:tcW w:w="570" w:type="pct"/>
          </w:tcPr>
          <w:p w14:paraId="3CF4ADDE" w14:textId="77777777" w:rsidR="00191D4A" w:rsidRDefault="00DF0B58" w:rsidP="00270DF4">
            <w:pPr>
              <w:spacing w:after="0" w:line="240" w:lineRule="auto"/>
              <w:jc w:val="center"/>
            </w:pPr>
            <w:r>
              <w:t>1 903.9</w:t>
            </w:r>
          </w:p>
        </w:tc>
        <w:tc>
          <w:tcPr>
            <w:tcW w:w="550" w:type="pct"/>
            <w:vMerge/>
          </w:tcPr>
          <w:p w14:paraId="11BEE775" w14:textId="77777777" w:rsidR="00191D4A" w:rsidRDefault="00191D4A" w:rsidP="00270DF4">
            <w:pPr>
              <w:spacing w:after="0" w:line="240" w:lineRule="auto"/>
              <w:jc w:val="center"/>
            </w:pPr>
          </w:p>
        </w:tc>
        <w:tc>
          <w:tcPr>
            <w:tcW w:w="408" w:type="pct"/>
          </w:tcPr>
          <w:p w14:paraId="63C223C2" w14:textId="77777777" w:rsidR="00191D4A" w:rsidRDefault="00DF0B58" w:rsidP="00270DF4">
            <w:pPr>
              <w:spacing w:after="0" w:line="240" w:lineRule="auto"/>
              <w:jc w:val="center"/>
            </w:pPr>
            <w:r>
              <w:t>700.0</w:t>
            </w:r>
          </w:p>
        </w:tc>
        <w:tc>
          <w:tcPr>
            <w:tcW w:w="570" w:type="pct"/>
          </w:tcPr>
          <w:p w14:paraId="29E2A26B" w14:textId="77777777" w:rsidR="00191D4A" w:rsidRDefault="00BE5360" w:rsidP="00270DF4">
            <w:pPr>
              <w:spacing w:after="0" w:line="240" w:lineRule="auto"/>
              <w:jc w:val="center"/>
            </w:pPr>
            <w:r>
              <w:t>2 252.2</w:t>
            </w:r>
          </w:p>
        </w:tc>
      </w:tr>
      <w:tr w:rsidR="00BE5360" w14:paraId="644F001F" w14:textId="77777777" w:rsidTr="00BE5360">
        <w:trPr>
          <w:trHeight w:val="346"/>
        </w:trPr>
        <w:tc>
          <w:tcPr>
            <w:tcW w:w="462" w:type="pct"/>
          </w:tcPr>
          <w:p w14:paraId="4E7B9DC8" w14:textId="77777777" w:rsidR="00191D4A" w:rsidRDefault="00191D4A" w:rsidP="00270DF4">
            <w:pPr>
              <w:spacing w:after="0" w:line="240" w:lineRule="auto"/>
              <w:jc w:val="left"/>
            </w:pPr>
            <w:r>
              <w:t>6</w:t>
            </w:r>
          </w:p>
        </w:tc>
        <w:tc>
          <w:tcPr>
            <w:tcW w:w="550" w:type="pct"/>
            <w:vMerge/>
          </w:tcPr>
          <w:p w14:paraId="7760F1D2"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2A0245" w14:textId="77777777" w:rsidR="00191D4A" w:rsidRDefault="00191D4A" w:rsidP="00270DF4">
            <w:pPr>
              <w:spacing w:after="0" w:line="240" w:lineRule="auto"/>
              <w:jc w:val="center"/>
            </w:pPr>
          </w:p>
          <w:p w14:paraId="2FA5EA02" w14:textId="77777777" w:rsidR="00191D4A" w:rsidRDefault="00191D4A" w:rsidP="00270DF4">
            <w:pPr>
              <w:spacing w:after="0" w:line="240" w:lineRule="auto"/>
              <w:jc w:val="center"/>
            </w:pPr>
          </w:p>
          <w:p w14:paraId="0B0F1982" w14:textId="77777777" w:rsidR="00BE5360" w:rsidRDefault="00BE5360" w:rsidP="00270DF4">
            <w:pPr>
              <w:spacing w:after="0" w:line="240" w:lineRule="auto"/>
              <w:jc w:val="center"/>
            </w:pPr>
          </w:p>
          <w:p w14:paraId="5D524E57" w14:textId="77777777" w:rsidR="00191D4A" w:rsidRDefault="00191D4A" w:rsidP="00270DF4">
            <w:pPr>
              <w:spacing w:after="0" w:line="240" w:lineRule="auto"/>
              <w:jc w:val="center"/>
            </w:pPr>
            <w:r>
              <w:t>426°</w:t>
            </w:r>
          </w:p>
        </w:tc>
        <w:tc>
          <w:tcPr>
            <w:tcW w:w="570" w:type="pct"/>
            <w:tcBorders>
              <w:top w:val="single" w:sz="12" w:space="0" w:color="auto"/>
            </w:tcBorders>
          </w:tcPr>
          <w:p w14:paraId="39944FB3" w14:textId="77777777" w:rsidR="00191D4A" w:rsidRDefault="009D118F" w:rsidP="00270DF4">
            <w:pPr>
              <w:spacing w:after="0" w:line="240" w:lineRule="auto"/>
              <w:jc w:val="center"/>
            </w:pPr>
            <w:r>
              <w:t>432.9</w:t>
            </w:r>
          </w:p>
        </w:tc>
        <w:tc>
          <w:tcPr>
            <w:tcW w:w="550" w:type="pct"/>
            <w:vMerge/>
          </w:tcPr>
          <w:p w14:paraId="09C255AE" w14:textId="77777777" w:rsidR="00191D4A" w:rsidRDefault="00191D4A" w:rsidP="00270DF4">
            <w:pPr>
              <w:spacing w:after="0" w:line="240" w:lineRule="auto"/>
              <w:jc w:val="center"/>
            </w:pPr>
          </w:p>
        </w:tc>
        <w:tc>
          <w:tcPr>
            <w:tcW w:w="408" w:type="pct"/>
          </w:tcPr>
          <w:p w14:paraId="7F5DAAE8" w14:textId="77777777" w:rsidR="00191D4A" w:rsidRDefault="00DF0B58" w:rsidP="00270DF4">
            <w:pPr>
              <w:spacing w:after="0" w:line="240" w:lineRule="auto"/>
              <w:jc w:val="center"/>
            </w:pPr>
            <w:r>
              <w:t>250.0</w:t>
            </w:r>
          </w:p>
        </w:tc>
        <w:tc>
          <w:tcPr>
            <w:tcW w:w="570" w:type="pct"/>
          </w:tcPr>
          <w:p w14:paraId="4772770C" w14:textId="77777777" w:rsidR="00191D4A" w:rsidRDefault="00DF0B58" w:rsidP="00270DF4">
            <w:pPr>
              <w:spacing w:after="0" w:line="240" w:lineRule="auto"/>
              <w:jc w:val="center"/>
            </w:pPr>
            <w:r>
              <w:t>2 252.2</w:t>
            </w:r>
          </w:p>
        </w:tc>
        <w:tc>
          <w:tcPr>
            <w:tcW w:w="550" w:type="pct"/>
            <w:vMerge/>
          </w:tcPr>
          <w:p w14:paraId="0D4DEF70" w14:textId="77777777" w:rsidR="00191D4A" w:rsidRDefault="00191D4A" w:rsidP="00270DF4">
            <w:pPr>
              <w:spacing w:after="0" w:line="240" w:lineRule="auto"/>
              <w:jc w:val="center"/>
            </w:pPr>
          </w:p>
        </w:tc>
        <w:tc>
          <w:tcPr>
            <w:tcW w:w="408" w:type="pct"/>
          </w:tcPr>
          <w:p w14:paraId="01E75AA2" w14:textId="77777777" w:rsidR="00191D4A" w:rsidRDefault="00DF0B58" w:rsidP="00270DF4">
            <w:pPr>
              <w:spacing w:after="0" w:line="240" w:lineRule="auto"/>
              <w:jc w:val="center"/>
            </w:pPr>
            <w:r>
              <w:t>200.0</w:t>
            </w:r>
          </w:p>
        </w:tc>
        <w:tc>
          <w:tcPr>
            <w:tcW w:w="570" w:type="pct"/>
          </w:tcPr>
          <w:p w14:paraId="238C9C25" w14:textId="77777777" w:rsidR="00191D4A" w:rsidRDefault="00BE5360" w:rsidP="00270DF4">
            <w:pPr>
              <w:spacing w:after="0" w:line="240" w:lineRule="auto"/>
              <w:jc w:val="center"/>
            </w:pPr>
            <w:r>
              <w:t>1 903.9</w:t>
            </w:r>
          </w:p>
        </w:tc>
      </w:tr>
      <w:tr w:rsidR="00BE5360" w14:paraId="043D992C" w14:textId="77777777" w:rsidTr="00BE5360">
        <w:trPr>
          <w:trHeight w:val="364"/>
        </w:trPr>
        <w:tc>
          <w:tcPr>
            <w:tcW w:w="462" w:type="pct"/>
          </w:tcPr>
          <w:p w14:paraId="45C49D72" w14:textId="77777777" w:rsidR="00191D4A" w:rsidRDefault="00191D4A" w:rsidP="00270DF4">
            <w:pPr>
              <w:spacing w:after="0" w:line="240" w:lineRule="auto"/>
              <w:jc w:val="left"/>
            </w:pPr>
            <w:r>
              <w:t>7</w:t>
            </w:r>
          </w:p>
        </w:tc>
        <w:tc>
          <w:tcPr>
            <w:tcW w:w="550" w:type="pct"/>
            <w:vMerge/>
          </w:tcPr>
          <w:p w14:paraId="22D905BE" w14:textId="77777777" w:rsidR="00191D4A" w:rsidRDefault="00191D4A" w:rsidP="00270DF4">
            <w:pPr>
              <w:spacing w:after="0" w:line="240" w:lineRule="auto"/>
              <w:jc w:val="center"/>
            </w:pPr>
          </w:p>
        </w:tc>
        <w:tc>
          <w:tcPr>
            <w:tcW w:w="363" w:type="pct"/>
            <w:vMerge/>
            <w:tcBorders>
              <w:bottom w:val="single" w:sz="24" w:space="0" w:color="auto"/>
            </w:tcBorders>
          </w:tcPr>
          <w:p w14:paraId="7ABE1001" w14:textId="77777777" w:rsidR="00191D4A" w:rsidRDefault="00191D4A" w:rsidP="00270DF4">
            <w:pPr>
              <w:spacing w:after="0" w:line="240" w:lineRule="auto"/>
              <w:jc w:val="center"/>
            </w:pPr>
          </w:p>
        </w:tc>
        <w:tc>
          <w:tcPr>
            <w:tcW w:w="570" w:type="pct"/>
          </w:tcPr>
          <w:p w14:paraId="6878E93A" w14:textId="77777777" w:rsidR="00191D4A" w:rsidRDefault="009D118F" w:rsidP="00270DF4">
            <w:pPr>
              <w:spacing w:after="0" w:line="240" w:lineRule="auto"/>
              <w:jc w:val="center"/>
            </w:pPr>
            <w:r>
              <w:t>1 087.5</w:t>
            </w:r>
          </w:p>
        </w:tc>
        <w:tc>
          <w:tcPr>
            <w:tcW w:w="550" w:type="pct"/>
            <w:vMerge/>
          </w:tcPr>
          <w:p w14:paraId="01984172" w14:textId="77777777" w:rsidR="00191D4A" w:rsidRDefault="00191D4A" w:rsidP="00270DF4">
            <w:pPr>
              <w:spacing w:after="0" w:line="240" w:lineRule="auto"/>
              <w:jc w:val="center"/>
            </w:pPr>
          </w:p>
        </w:tc>
        <w:tc>
          <w:tcPr>
            <w:tcW w:w="408" w:type="pct"/>
          </w:tcPr>
          <w:p w14:paraId="4913710E" w14:textId="77777777" w:rsidR="00191D4A" w:rsidRDefault="00DF0B58" w:rsidP="00270DF4">
            <w:pPr>
              <w:spacing w:after="0" w:line="240" w:lineRule="auto"/>
              <w:jc w:val="center"/>
            </w:pPr>
            <w:r>
              <w:t>150.0</w:t>
            </w:r>
          </w:p>
        </w:tc>
        <w:tc>
          <w:tcPr>
            <w:tcW w:w="570" w:type="pct"/>
          </w:tcPr>
          <w:p w14:paraId="09E4FA3C" w14:textId="77777777" w:rsidR="00191D4A" w:rsidRDefault="00DF0B58" w:rsidP="00270DF4">
            <w:pPr>
              <w:spacing w:after="0" w:line="240" w:lineRule="auto"/>
              <w:jc w:val="center"/>
            </w:pPr>
            <w:r>
              <w:t>300.0</w:t>
            </w:r>
          </w:p>
        </w:tc>
        <w:tc>
          <w:tcPr>
            <w:tcW w:w="550" w:type="pct"/>
            <w:vMerge/>
          </w:tcPr>
          <w:p w14:paraId="30608E10" w14:textId="77777777" w:rsidR="00191D4A" w:rsidRDefault="00191D4A" w:rsidP="00270DF4">
            <w:pPr>
              <w:spacing w:after="0" w:line="240" w:lineRule="auto"/>
              <w:jc w:val="center"/>
            </w:pPr>
          </w:p>
        </w:tc>
        <w:tc>
          <w:tcPr>
            <w:tcW w:w="408" w:type="pct"/>
          </w:tcPr>
          <w:p w14:paraId="0336D37C" w14:textId="77777777" w:rsidR="00191D4A" w:rsidRDefault="00DF0B58" w:rsidP="00270DF4">
            <w:pPr>
              <w:spacing w:after="0" w:line="240" w:lineRule="auto"/>
              <w:jc w:val="center"/>
            </w:pPr>
            <w:r>
              <w:t>650.0</w:t>
            </w:r>
          </w:p>
        </w:tc>
        <w:tc>
          <w:tcPr>
            <w:tcW w:w="570" w:type="pct"/>
          </w:tcPr>
          <w:p w14:paraId="695BDD17" w14:textId="77777777" w:rsidR="00191D4A" w:rsidRDefault="00BE5360" w:rsidP="00270DF4">
            <w:pPr>
              <w:spacing w:after="0" w:line="240" w:lineRule="auto"/>
              <w:jc w:val="center"/>
            </w:pPr>
            <w:r>
              <w:t>300.0</w:t>
            </w:r>
          </w:p>
        </w:tc>
      </w:tr>
      <w:tr w:rsidR="00BE5360" w14:paraId="289E362C" w14:textId="77777777" w:rsidTr="00BE5360">
        <w:trPr>
          <w:trHeight w:val="346"/>
        </w:trPr>
        <w:tc>
          <w:tcPr>
            <w:tcW w:w="462" w:type="pct"/>
          </w:tcPr>
          <w:p w14:paraId="4A29E0FC" w14:textId="77777777" w:rsidR="00191D4A" w:rsidRDefault="00191D4A" w:rsidP="00270DF4">
            <w:pPr>
              <w:spacing w:after="0" w:line="240" w:lineRule="auto"/>
              <w:jc w:val="left"/>
            </w:pPr>
            <w:r>
              <w:t>8</w:t>
            </w:r>
          </w:p>
        </w:tc>
        <w:tc>
          <w:tcPr>
            <w:tcW w:w="550" w:type="pct"/>
            <w:vMerge/>
          </w:tcPr>
          <w:p w14:paraId="43A8FFA2" w14:textId="77777777" w:rsidR="00191D4A" w:rsidRDefault="00191D4A" w:rsidP="00270DF4">
            <w:pPr>
              <w:spacing w:after="0" w:line="240" w:lineRule="auto"/>
              <w:jc w:val="center"/>
            </w:pPr>
          </w:p>
        </w:tc>
        <w:tc>
          <w:tcPr>
            <w:tcW w:w="363" w:type="pct"/>
            <w:vMerge/>
            <w:tcBorders>
              <w:bottom w:val="single" w:sz="24" w:space="0" w:color="auto"/>
            </w:tcBorders>
          </w:tcPr>
          <w:p w14:paraId="4563CCC2" w14:textId="77777777" w:rsidR="00191D4A" w:rsidRDefault="00191D4A" w:rsidP="00270DF4">
            <w:pPr>
              <w:spacing w:after="0" w:line="240" w:lineRule="auto"/>
              <w:jc w:val="center"/>
            </w:pPr>
          </w:p>
        </w:tc>
        <w:tc>
          <w:tcPr>
            <w:tcW w:w="570" w:type="pct"/>
          </w:tcPr>
          <w:p w14:paraId="20B2FF54" w14:textId="77777777" w:rsidR="00191D4A" w:rsidRDefault="009D118F" w:rsidP="00270DF4">
            <w:pPr>
              <w:spacing w:after="0" w:line="240" w:lineRule="auto"/>
              <w:jc w:val="center"/>
            </w:pPr>
            <w:r>
              <w:t>2 731.6</w:t>
            </w:r>
          </w:p>
        </w:tc>
        <w:tc>
          <w:tcPr>
            <w:tcW w:w="550" w:type="pct"/>
            <w:vMerge/>
          </w:tcPr>
          <w:p w14:paraId="0DF9EC9F" w14:textId="77777777" w:rsidR="00191D4A" w:rsidRDefault="00191D4A" w:rsidP="00270DF4">
            <w:pPr>
              <w:spacing w:after="0" w:line="240" w:lineRule="auto"/>
              <w:jc w:val="center"/>
            </w:pPr>
          </w:p>
        </w:tc>
        <w:tc>
          <w:tcPr>
            <w:tcW w:w="408" w:type="pct"/>
          </w:tcPr>
          <w:p w14:paraId="47F73E97" w14:textId="77777777" w:rsidR="00191D4A" w:rsidRDefault="00DF0B58" w:rsidP="00270DF4">
            <w:pPr>
              <w:spacing w:after="0" w:line="240" w:lineRule="auto"/>
              <w:jc w:val="center"/>
            </w:pPr>
            <w:r>
              <w:t>700.0</w:t>
            </w:r>
          </w:p>
        </w:tc>
        <w:tc>
          <w:tcPr>
            <w:tcW w:w="570" w:type="pct"/>
          </w:tcPr>
          <w:p w14:paraId="732914D9" w14:textId="77777777" w:rsidR="00191D4A" w:rsidRDefault="00DF0B58" w:rsidP="00270DF4">
            <w:pPr>
              <w:spacing w:after="0" w:line="240" w:lineRule="auto"/>
              <w:jc w:val="center"/>
            </w:pPr>
            <w:r>
              <w:t>1 360.6</w:t>
            </w:r>
          </w:p>
        </w:tc>
        <w:tc>
          <w:tcPr>
            <w:tcW w:w="550" w:type="pct"/>
            <w:vMerge/>
          </w:tcPr>
          <w:p w14:paraId="0A11BB8D" w14:textId="77777777" w:rsidR="00191D4A" w:rsidRDefault="00191D4A" w:rsidP="00270DF4">
            <w:pPr>
              <w:spacing w:after="0" w:line="240" w:lineRule="auto"/>
              <w:jc w:val="center"/>
            </w:pPr>
          </w:p>
        </w:tc>
        <w:tc>
          <w:tcPr>
            <w:tcW w:w="408" w:type="pct"/>
          </w:tcPr>
          <w:p w14:paraId="6554C74B" w14:textId="77777777" w:rsidR="00191D4A" w:rsidRDefault="00DF0B58" w:rsidP="00270DF4">
            <w:pPr>
              <w:spacing w:after="0" w:line="240" w:lineRule="auto"/>
              <w:jc w:val="center"/>
            </w:pPr>
            <w:r>
              <w:t>200.0</w:t>
            </w:r>
          </w:p>
        </w:tc>
        <w:tc>
          <w:tcPr>
            <w:tcW w:w="570" w:type="pct"/>
          </w:tcPr>
          <w:p w14:paraId="006E757F" w14:textId="77777777" w:rsidR="00191D4A" w:rsidRDefault="00BE5360" w:rsidP="00270DF4">
            <w:pPr>
              <w:spacing w:after="0" w:line="240" w:lineRule="auto"/>
              <w:jc w:val="center"/>
            </w:pPr>
            <w:r>
              <w:t>1 360.6</w:t>
            </w:r>
          </w:p>
        </w:tc>
      </w:tr>
      <w:tr w:rsidR="00BE5360" w14:paraId="49BF2CC4" w14:textId="77777777" w:rsidTr="00BE5360">
        <w:trPr>
          <w:trHeight w:val="364"/>
        </w:trPr>
        <w:tc>
          <w:tcPr>
            <w:tcW w:w="462" w:type="pct"/>
          </w:tcPr>
          <w:p w14:paraId="5890EFD4" w14:textId="77777777" w:rsidR="00191D4A" w:rsidRDefault="00191D4A" w:rsidP="00270DF4">
            <w:pPr>
              <w:spacing w:after="0" w:line="240" w:lineRule="auto"/>
              <w:jc w:val="left"/>
            </w:pPr>
            <w:r>
              <w:t>9</w:t>
            </w:r>
          </w:p>
        </w:tc>
        <w:tc>
          <w:tcPr>
            <w:tcW w:w="550" w:type="pct"/>
            <w:vMerge/>
          </w:tcPr>
          <w:p w14:paraId="4B4D860C" w14:textId="77777777" w:rsidR="00191D4A" w:rsidRDefault="00191D4A" w:rsidP="00270DF4">
            <w:pPr>
              <w:spacing w:after="0" w:line="240" w:lineRule="auto"/>
              <w:jc w:val="center"/>
            </w:pPr>
          </w:p>
        </w:tc>
        <w:tc>
          <w:tcPr>
            <w:tcW w:w="363" w:type="pct"/>
            <w:vMerge/>
            <w:tcBorders>
              <w:bottom w:val="single" w:sz="24" w:space="0" w:color="auto"/>
            </w:tcBorders>
          </w:tcPr>
          <w:p w14:paraId="781C5D69" w14:textId="77777777" w:rsidR="00191D4A" w:rsidRDefault="00191D4A" w:rsidP="00270DF4">
            <w:pPr>
              <w:spacing w:after="0" w:line="240" w:lineRule="auto"/>
              <w:jc w:val="center"/>
            </w:pPr>
          </w:p>
        </w:tc>
        <w:tc>
          <w:tcPr>
            <w:tcW w:w="570" w:type="pct"/>
          </w:tcPr>
          <w:p w14:paraId="73388A4A" w14:textId="77777777" w:rsidR="00191D4A" w:rsidRDefault="009D118F" w:rsidP="00270DF4">
            <w:pPr>
              <w:spacing w:after="0" w:line="240" w:lineRule="auto"/>
              <w:jc w:val="center"/>
            </w:pPr>
            <w:r>
              <w:t>6 861.6</w:t>
            </w:r>
          </w:p>
        </w:tc>
        <w:tc>
          <w:tcPr>
            <w:tcW w:w="550" w:type="pct"/>
            <w:vMerge/>
          </w:tcPr>
          <w:p w14:paraId="5B1E308B" w14:textId="77777777" w:rsidR="00191D4A" w:rsidRDefault="00191D4A" w:rsidP="00270DF4">
            <w:pPr>
              <w:spacing w:after="0" w:line="240" w:lineRule="auto"/>
              <w:jc w:val="center"/>
            </w:pPr>
          </w:p>
        </w:tc>
        <w:tc>
          <w:tcPr>
            <w:tcW w:w="408" w:type="pct"/>
          </w:tcPr>
          <w:p w14:paraId="3039217C" w14:textId="77777777" w:rsidR="00191D4A" w:rsidRDefault="00DF0B58" w:rsidP="00270DF4">
            <w:pPr>
              <w:spacing w:after="0" w:line="240" w:lineRule="auto"/>
              <w:jc w:val="center"/>
            </w:pPr>
            <w:r>
              <w:t>200.0</w:t>
            </w:r>
          </w:p>
        </w:tc>
        <w:tc>
          <w:tcPr>
            <w:tcW w:w="570" w:type="pct"/>
          </w:tcPr>
          <w:p w14:paraId="1AC6557C" w14:textId="77777777" w:rsidR="00191D4A" w:rsidRDefault="00DF0B58" w:rsidP="00270DF4">
            <w:pPr>
              <w:spacing w:after="0" w:line="240" w:lineRule="auto"/>
              <w:jc w:val="center"/>
            </w:pPr>
            <w:r>
              <w:t>1 609.5</w:t>
            </w:r>
          </w:p>
        </w:tc>
        <w:tc>
          <w:tcPr>
            <w:tcW w:w="550" w:type="pct"/>
            <w:vMerge/>
          </w:tcPr>
          <w:p w14:paraId="45CA3BCE" w14:textId="77777777" w:rsidR="00191D4A" w:rsidRDefault="00191D4A" w:rsidP="00270DF4">
            <w:pPr>
              <w:spacing w:after="0" w:line="240" w:lineRule="auto"/>
              <w:jc w:val="center"/>
            </w:pPr>
          </w:p>
        </w:tc>
        <w:tc>
          <w:tcPr>
            <w:tcW w:w="408" w:type="pct"/>
          </w:tcPr>
          <w:p w14:paraId="7A652BCB" w14:textId="77777777" w:rsidR="00191D4A" w:rsidRDefault="00DF0B58" w:rsidP="00270DF4">
            <w:pPr>
              <w:spacing w:after="0" w:line="240" w:lineRule="auto"/>
              <w:jc w:val="center"/>
            </w:pPr>
            <w:r>
              <w:t>700.0</w:t>
            </w:r>
          </w:p>
        </w:tc>
        <w:tc>
          <w:tcPr>
            <w:tcW w:w="570" w:type="pct"/>
          </w:tcPr>
          <w:p w14:paraId="164E0269" w14:textId="77777777" w:rsidR="00191D4A" w:rsidRDefault="00BE5360" w:rsidP="00270DF4">
            <w:pPr>
              <w:spacing w:after="0" w:line="240" w:lineRule="auto"/>
              <w:jc w:val="center"/>
            </w:pPr>
            <w:r>
              <w:t>1 903.9</w:t>
            </w:r>
          </w:p>
        </w:tc>
      </w:tr>
      <w:tr w:rsidR="00BE5360" w14:paraId="67954BD0" w14:textId="77777777" w:rsidTr="00227E41">
        <w:trPr>
          <w:trHeight w:val="364"/>
        </w:trPr>
        <w:tc>
          <w:tcPr>
            <w:tcW w:w="462" w:type="pct"/>
          </w:tcPr>
          <w:p w14:paraId="46254500" w14:textId="77777777" w:rsidR="00191D4A" w:rsidRDefault="00191D4A" w:rsidP="00270DF4">
            <w:pPr>
              <w:spacing w:after="0" w:line="240" w:lineRule="auto"/>
              <w:jc w:val="left"/>
            </w:pPr>
            <w:r>
              <w:t>10</w:t>
            </w:r>
          </w:p>
        </w:tc>
        <w:tc>
          <w:tcPr>
            <w:tcW w:w="550" w:type="pct"/>
            <w:vMerge/>
            <w:tcBorders>
              <w:bottom w:val="single" w:sz="18" w:space="0" w:color="auto"/>
            </w:tcBorders>
          </w:tcPr>
          <w:p w14:paraId="1ED4FD20" w14:textId="77777777" w:rsidR="00191D4A" w:rsidRDefault="00191D4A" w:rsidP="00270DF4">
            <w:pPr>
              <w:spacing w:after="0" w:line="240" w:lineRule="auto"/>
              <w:jc w:val="center"/>
            </w:pPr>
          </w:p>
        </w:tc>
        <w:tc>
          <w:tcPr>
            <w:tcW w:w="363" w:type="pct"/>
            <w:vMerge/>
            <w:tcBorders>
              <w:bottom w:val="single" w:sz="18" w:space="0" w:color="auto"/>
            </w:tcBorders>
          </w:tcPr>
          <w:p w14:paraId="6BFF6C38" w14:textId="77777777" w:rsidR="00191D4A" w:rsidRDefault="00191D4A" w:rsidP="00270DF4">
            <w:pPr>
              <w:spacing w:after="0" w:line="240" w:lineRule="auto"/>
              <w:jc w:val="center"/>
            </w:pPr>
          </w:p>
        </w:tc>
        <w:tc>
          <w:tcPr>
            <w:tcW w:w="570" w:type="pct"/>
            <w:tcBorders>
              <w:bottom w:val="single" w:sz="18" w:space="0" w:color="auto"/>
            </w:tcBorders>
          </w:tcPr>
          <w:p w14:paraId="40E79801" w14:textId="77777777" w:rsidR="00191D4A" w:rsidRDefault="009D118F" w:rsidP="00270DF4">
            <w:pPr>
              <w:spacing w:after="0" w:line="240" w:lineRule="auto"/>
              <w:jc w:val="center"/>
            </w:pPr>
            <w:r>
              <w:t>17 235.5</w:t>
            </w:r>
          </w:p>
        </w:tc>
        <w:tc>
          <w:tcPr>
            <w:tcW w:w="550" w:type="pct"/>
            <w:vMerge/>
            <w:tcBorders>
              <w:bottom w:val="single" w:sz="18" w:space="0" w:color="auto"/>
            </w:tcBorders>
          </w:tcPr>
          <w:p w14:paraId="0FBF3B5A" w14:textId="77777777" w:rsidR="00191D4A" w:rsidRDefault="00191D4A" w:rsidP="00270DF4">
            <w:pPr>
              <w:spacing w:after="0" w:line="240" w:lineRule="auto"/>
              <w:jc w:val="center"/>
            </w:pPr>
          </w:p>
        </w:tc>
        <w:tc>
          <w:tcPr>
            <w:tcW w:w="408" w:type="pct"/>
            <w:tcBorders>
              <w:bottom w:val="single" w:sz="18" w:space="0" w:color="auto"/>
            </w:tcBorders>
          </w:tcPr>
          <w:p w14:paraId="3654AF22" w14:textId="77777777" w:rsidR="00191D4A" w:rsidRDefault="00DF0B58" w:rsidP="00270DF4">
            <w:pPr>
              <w:spacing w:after="0" w:line="240" w:lineRule="auto"/>
              <w:jc w:val="center"/>
            </w:pPr>
            <w:r>
              <w:t>700.0</w:t>
            </w:r>
          </w:p>
        </w:tc>
        <w:tc>
          <w:tcPr>
            <w:tcW w:w="570" w:type="pct"/>
            <w:tcBorders>
              <w:bottom w:val="single" w:sz="18" w:space="0" w:color="auto"/>
            </w:tcBorders>
          </w:tcPr>
          <w:p w14:paraId="69CF711C" w14:textId="77777777" w:rsidR="00191D4A" w:rsidRDefault="00DF0B58" w:rsidP="00270DF4">
            <w:pPr>
              <w:spacing w:after="0" w:line="240" w:lineRule="auto"/>
              <w:jc w:val="center"/>
            </w:pPr>
            <w:r>
              <w:t>2 252.2</w:t>
            </w:r>
          </w:p>
        </w:tc>
        <w:tc>
          <w:tcPr>
            <w:tcW w:w="550" w:type="pct"/>
            <w:vMerge/>
            <w:tcBorders>
              <w:bottom w:val="single" w:sz="18" w:space="0" w:color="auto"/>
            </w:tcBorders>
          </w:tcPr>
          <w:p w14:paraId="56331D22" w14:textId="77777777" w:rsidR="00191D4A" w:rsidRDefault="00191D4A" w:rsidP="00270DF4">
            <w:pPr>
              <w:spacing w:after="0" w:line="240" w:lineRule="auto"/>
              <w:jc w:val="center"/>
            </w:pPr>
          </w:p>
        </w:tc>
        <w:tc>
          <w:tcPr>
            <w:tcW w:w="408" w:type="pct"/>
            <w:tcBorders>
              <w:bottom w:val="single" w:sz="18" w:space="0" w:color="auto"/>
            </w:tcBorders>
          </w:tcPr>
          <w:p w14:paraId="01F172A7" w14:textId="77777777" w:rsidR="00191D4A" w:rsidRDefault="00DF0B58" w:rsidP="00270DF4">
            <w:pPr>
              <w:spacing w:after="0" w:line="240" w:lineRule="auto"/>
              <w:jc w:val="center"/>
            </w:pPr>
            <w:r>
              <w:t>150.0</w:t>
            </w:r>
          </w:p>
        </w:tc>
        <w:tc>
          <w:tcPr>
            <w:tcW w:w="570" w:type="pct"/>
            <w:tcBorders>
              <w:bottom w:val="single" w:sz="18" w:space="0" w:color="auto"/>
            </w:tcBorders>
          </w:tcPr>
          <w:p w14:paraId="26C82738" w14:textId="77777777" w:rsidR="00191D4A" w:rsidRDefault="00BE5360" w:rsidP="00270DF4">
            <w:pPr>
              <w:spacing w:after="0" w:line="240" w:lineRule="auto"/>
              <w:jc w:val="center"/>
            </w:pPr>
            <w:r>
              <w:t>300.0</w:t>
            </w:r>
          </w:p>
        </w:tc>
      </w:tr>
    </w:tbl>
    <w:p w14:paraId="658A4B71" w14:textId="77777777" w:rsidR="00272A3E" w:rsidRDefault="00272A3E" w:rsidP="00270DF4">
      <w:pPr>
        <w:spacing w:after="0" w:line="240" w:lineRule="auto"/>
        <w:jc w:val="center"/>
      </w:pPr>
    </w:p>
    <w:p w14:paraId="057D28F0" w14:textId="77777777" w:rsidR="00272A3E" w:rsidRDefault="00272A3E">
      <w:pPr>
        <w:spacing w:after="0" w:line="240" w:lineRule="auto"/>
        <w:jc w:val="left"/>
        <w:rPr>
          <w:b/>
        </w:rPr>
      </w:pPr>
      <w:r>
        <w:br w:type="page"/>
      </w:r>
    </w:p>
    <w:p w14:paraId="2D982E78" w14:textId="77777777" w:rsidR="006D2492" w:rsidRPr="001D2FF5" w:rsidRDefault="00A40B99" w:rsidP="001F002A">
      <w:pPr>
        <w:pStyle w:val="Titre1"/>
      </w:pPr>
      <w:r>
        <w:lastRenderedPageBreak/>
        <w:t>FIGURE LEGEND</w:t>
      </w:r>
    </w:p>
    <w:p w14:paraId="423B7CAC" w14:textId="77777777" w:rsidR="00E73104" w:rsidRPr="00E73104"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E73104">
        <w:rPr>
          <w:noProof/>
        </w:rPr>
        <w:t xml:space="preserve">Figure 1. </w:t>
      </w:r>
      <w:r w:rsidR="00E73104" w:rsidRPr="00750637">
        <w:rPr>
          <w:b w:val="0"/>
          <w:noProof/>
        </w:rPr>
        <w:t>Simulated qMT parameter errors due to B</w:t>
      </w:r>
      <w:r w:rsidR="00E73104" w:rsidRPr="00750637">
        <w:rPr>
          <w:b w:val="0"/>
          <w:noProof/>
          <w:vertAlign w:val="subscript"/>
        </w:rPr>
        <w:t>1</w:t>
      </w:r>
      <w:r w:rsidR="00E73104" w:rsidRPr="00750637">
        <w:rPr>
          <w:b w:val="0"/>
          <w:noProof/>
        </w:rPr>
        <w:t>-inaccuracies (-30% &lt; ΔB</w:t>
      </w:r>
      <w:r w:rsidR="00E73104" w:rsidRPr="00750637">
        <w:rPr>
          <w:b w:val="0"/>
          <w:noProof/>
          <w:vertAlign w:val="subscript"/>
        </w:rPr>
        <w:t>1</w:t>
      </w:r>
      <w:r w:rsidR="00E73104" w:rsidRPr="00750637">
        <w:rPr>
          <w:b w:val="0"/>
          <w:noProof/>
        </w:rPr>
        <w:t xml:space="preserve"> &lt; 30%) considering a B</w:t>
      </w:r>
      <w:r w:rsidR="00E73104" w:rsidRPr="00750637">
        <w:rPr>
          <w:b w:val="0"/>
          <w:noProof/>
          <w:vertAlign w:val="subscript"/>
        </w:rPr>
        <w:t>1</w:t>
      </w:r>
      <w:r w:rsidR="00E73104" w:rsidRPr="00750637">
        <w:rPr>
          <w:b w:val="0"/>
          <w:noProof/>
        </w:rPr>
        <w:t>-independent T</w:t>
      </w:r>
      <w:r w:rsidR="00E73104" w:rsidRPr="00750637">
        <w:rPr>
          <w:b w:val="0"/>
          <w:noProof/>
          <w:vertAlign w:val="subscript"/>
        </w:rPr>
        <w:t xml:space="preserve">1 </w:t>
      </w:r>
      <w:r w:rsidR="00E73104" w:rsidRPr="00750637">
        <w:rPr>
          <w:b w:val="0"/>
          <w:noProof/>
        </w:rPr>
        <w:t>measurement (red: IR – inversion recovery) and a B</w:t>
      </w:r>
      <w:r w:rsidR="00E73104" w:rsidRPr="00750637">
        <w:rPr>
          <w:b w:val="0"/>
          <w:noProof/>
          <w:vertAlign w:val="subscript"/>
        </w:rPr>
        <w:t>1</w:t>
      </w:r>
      <w:r w:rsidR="00E73104" w:rsidRPr="00750637">
        <w:rPr>
          <w:b w:val="0"/>
          <w:noProof/>
        </w:rPr>
        <w:t>-dependent T</w:t>
      </w:r>
      <w:r w:rsidR="00E73104" w:rsidRPr="00750637">
        <w:rPr>
          <w:b w:val="0"/>
          <w:noProof/>
          <w:vertAlign w:val="subscript"/>
        </w:rPr>
        <w:t>1</w:t>
      </w:r>
      <w:r w:rsidR="00E73104" w:rsidRPr="00750637">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7F2AAC78"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50637">
        <w:rPr>
          <w:b w:val="0"/>
          <w:noProof/>
        </w:rPr>
        <w:t>Simulated qMT parameter errors estimated from Eq. 2 for ΔB</w:t>
      </w:r>
      <w:r w:rsidRPr="00750637">
        <w:rPr>
          <w:b w:val="0"/>
          <w:noProof/>
          <w:vertAlign w:val="subscript"/>
        </w:rPr>
        <w:t>1</w:t>
      </w:r>
      <w:r w:rsidRPr="00750637">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3277D91"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50637">
        <w:rPr>
          <w:b w:val="0"/>
          <w:noProof/>
        </w:rPr>
        <w:t xml:space="preserve"> Sensitivity values for each qMT fitting parameters (F, k</w:t>
      </w:r>
      <w:r w:rsidRPr="00750637">
        <w:rPr>
          <w:b w:val="0"/>
          <w:noProof/>
          <w:vertAlign w:val="subscript"/>
        </w:rPr>
        <w:t>f</w:t>
      </w:r>
      <w:r w:rsidRPr="00750637">
        <w:rPr>
          <w:b w:val="0"/>
          <w:noProof/>
        </w:rPr>
        <w:t>, T</w:t>
      </w:r>
      <w:r w:rsidRPr="00750637">
        <w:rPr>
          <w:b w:val="0"/>
          <w:noProof/>
          <w:vertAlign w:val="subscript"/>
        </w:rPr>
        <w:t>2,f</w:t>
      </w:r>
      <w:r w:rsidRPr="00750637">
        <w:rPr>
          <w:b w:val="0"/>
          <w:noProof/>
        </w:rPr>
        <w:t>, T</w:t>
      </w:r>
      <w:r w:rsidRPr="00750637">
        <w:rPr>
          <w:b w:val="0"/>
          <w:noProof/>
          <w:vertAlign w:val="subscript"/>
        </w:rPr>
        <w:t>2,r</w:t>
      </w:r>
      <w:r w:rsidRPr="00750637">
        <w:rPr>
          <w:b w:val="0"/>
          <w:noProof/>
        </w:rPr>
        <w:t>) and B</w:t>
      </w:r>
      <w:r w:rsidRPr="00750637">
        <w:rPr>
          <w:b w:val="0"/>
          <w:noProof/>
          <w:vertAlign w:val="subscript"/>
        </w:rPr>
        <w:t>1</w:t>
      </w:r>
      <w:r w:rsidRPr="00750637">
        <w:rPr>
          <w:b w:val="0"/>
          <w:noProof/>
        </w:rPr>
        <w:t xml:space="preserve"> measurement values considering a B</w:t>
      </w:r>
      <w:r w:rsidRPr="00750637">
        <w:rPr>
          <w:b w:val="0"/>
          <w:noProof/>
          <w:vertAlign w:val="subscript"/>
        </w:rPr>
        <w:t>1</w:t>
      </w:r>
      <w:r w:rsidRPr="00750637">
        <w:rPr>
          <w:b w:val="0"/>
          <w:noProof/>
        </w:rPr>
        <w:t>-independent T</w:t>
      </w:r>
      <w:r w:rsidRPr="00750637">
        <w:rPr>
          <w:b w:val="0"/>
          <w:noProof/>
          <w:vertAlign w:val="subscript"/>
        </w:rPr>
        <w:t>1</w:t>
      </w:r>
      <w:r w:rsidRPr="00750637">
        <w:rPr>
          <w:b w:val="0"/>
          <w:noProof/>
        </w:rPr>
        <w:t xml:space="preserve"> measure (IR – inversion recovery) and a B</w:t>
      </w:r>
      <w:r w:rsidRPr="00750637">
        <w:rPr>
          <w:b w:val="0"/>
          <w:noProof/>
          <w:vertAlign w:val="subscript"/>
        </w:rPr>
        <w:t>1</w:t>
      </w:r>
      <w:r w:rsidRPr="00750637">
        <w:rPr>
          <w:b w:val="0"/>
          <w:noProof/>
        </w:rPr>
        <w:t>-dependent T</w:t>
      </w:r>
      <w:r w:rsidRPr="00750637">
        <w:rPr>
          <w:b w:val="0"/>
          <w:noProof/>
          <w:vertAlign w:val="subscript"/>
        </w:rPr>
        <w:t>1</w:t>
      </w:r>
      <w:r w:rsidRPr="00750637">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50637">
        <w:rPr>
          <w:b w:val="0"/>
          <w:noProof/>
        </w:rPr>
        <w:t>–</w:t>
      </w:r>
      <w:r>
        <w:rPr>
          <w:noProof/>
        </w:rPr>
        <w:t>d</w:t>
      </w:r>
      <w:r w:rsidRPr="00750637">
        <w:rPr>
          <w:b w:val="0"/>
          <w:noProof/>
        </w:rPr>
        <w:t>) consists of the matrix columns of the Jacobian sensitivity matrix (</w:t>
      </w:r>
      <w:r>
        <w:rPr>
          <w:noProof/>
        </w:rPr>
        <w:t>S</w:t>
      </w:r>
      <w:r w:rsidRPr="00750637">
        <w:rPr>
          <w:i/>
          <w:noProof/>
          <w:vertAlign w:val="subscript"/>
        </w:rPr>
        <w:t>p</w:t>
      </w:r>
      <w:r w:rsidRPr="00750637">
        <w:rPr>
          <w:b w:val="0"/>
          <w:noProof/>
        </w:rPr>
        <w:t xml:space="preserve"> in Eq. 2 and 5).</w:t>
      </w:r>
    </w:p>
    <w:p w14:paraId="3D08F4D3"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50637">
        <w:rPr>
          <w:b w:val="0"/>
          <w:noProof/>
        </w:rPr>
        <w:t xml:space="preserve"> Variance-efficiency (</w:t>
      </w:r>
      <w:r>
        <w:rPr>
          <w:noProof/>
        </w:rPr>
        <w:t>a</w:t>
      </w:r>
      <w:r w:rsidRPr="00750637">
        <w:rPr>
          <w:b w:val="0"/>
          <w:noProof/>
        </w:rPr>
        <w:t>) and ΔF (</w:t>
      </w:r>
      <w:r>
        <w:rPr>
          <w:noProof/>
        </w:rPr>
        <w:t>b</w:t>
      </w:r>
      <w:r w:rsidRPr="00750637">
        <w:rPr>
          <w:b w:val="0"/>
          <w:noProof/>
        </w:rPr>
        <w:t>) (Eq. 2, ΔB</w:t>
      </w:r>
      <w:r w:rsidRPr="00750637">
        <w:rPr>
          <w:b w:val="0"/>
          <w:noProof/>
          <w:vertAlign w:val="subscript"/>
        </w:rPr>
        <w:t>1</w:t>
      </w:r>
      <w:r w:rsidRPr="00750637">
        <w:rPr>
          <w:b w:val="0"/>
          <w:noProof/>
        </w:rPr>
        <w:t xml:space="preserve"> = 5%) values during the iterative optimization of the sensitivity-regularized Cramer-Rao Lower-Bound equation (Eq. 5). Variance-</w:t>
      </w:r>
      <w:r w:rsidRPr="00750637">
        <w:rPr>
          <w:b w:val="0"/>
          <w:noProof/>
        </w:rPr>
        <w:lastRenderedPageBreak/>
        <w:t>efficiency is defined here as (variance × # acq. points)</w:t>
      </w:r>
      <w:r w:rsidRPr="00750637">
        <w:rPr>
          <w:b w:val="0"/>
          <w:noProof/>
          <w:vertAlign w:val="superscript"/>
        </w:rPr>
        <w:t>-1/2</w:t>
      </w:r>
      <w:r w:rsidRPr="00750637">
        <w:rPr>
          <w:b w:val="0"/>
          <w:noProof/>
        </w:rPr>
        <w:t>, where the variance is interpreted to be the parameter-normalized Cramer-Rao Lower Bound (</w:t>
      </w:r>
      <w:r w:rsidRPr="00750637">
        <w:rPr>
          <w:b w:val="0"/>
          <w:i/>
          <w:noProof/>
        </w:rPr>
        <w:t>V</w:t>
      </w:r>
      <w:r w:rsidRPr="00750637">
        <w:rPr>
          <w:b w:val="0"/>
          <w:noProof/>
        </w:rPr>
        <w:t>, Eq. 3).</w:t>
      </w:r>
    </w:p>
    <w:p w14:paraId="1BA511A1"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50637">
        <w:rPr>
          <w:b w:val="0"/>
          <w:noProof/>
        </w:rPr>
        <w:t xml:space="preserve"> Comparison between the 10-point protocols iteratively optimized from a 312-point search space using solely the parameter-normalized CRLB (λ = 0) and regularized CRLB</w:t>
      </w:r>
      <w:r w:rsidRPr="00750637">
        <w:rPr>
          <w:b w:val="0"/>
          <w:noProof/>
          <w:vertAlign w:val="subscript"/>
        </w:rPr>
        <w:t>λ=0.5</w:t>
      </w:r>
      <w:r w:rsidRPr="00750637">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26A21233"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s (F) for sets of Monte Carlo simulations (10,000 runs, SNR = 100) fitted using a range of B</w:t>
      </w:r>
      <w:r w:rsidRPr="00750637">
        <w:rPr>
          <w:b w:val="0"/>
          <w:noProof/>
          <w:vertAlign w:val="subscript"/>
        </w:rPr>
        <w:t>1</w:t>
      </w:r>
      <w:r w:rsidRPr="00750637">
        <w:rPr>
          <w:b w:val="0"/>
          <w:noProof/>
        </w:rPr>
        <w:t xml:space="preserve"> errors (ΔB</w:t>
      </w:r>
      <w:r w:rsidRPr="00750637">
        <w:rPr>
          <w:b w:val="0"/>
          <w:noProof/>
          <w:vertAlign w:val="subscript"/>
        </w:rPr>
        <w:t>1</w:t>
      </w:r>
      <w:r w:rsidRPr="00750637">
        <w:rPr>
          <w:b w:val="0"/>
          <w:noProof/>
        </w:rPr>
        <w:t xml:space="preserve"> = ±30%, B</w:t>
      </w:r>
      <w:r w:rsidRPr="00750637">
        <w:rPr>
          <w:b w:val="0"/>
          <w:noProof/>
          <w:vertAlign w:val="subscript"/>
        </w:rPr>
        <w:t>1</w:t>
      </w:r>
      <w:r w:rsidRPr="00750637">
        <w:rPr>
          <w:b w:val="0"/>
          <w:noProof/>
        </w:rPr>
        <w:t xml:space="preserve"> = 1 n.u.)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Mean F values (% error) shown here were compared relative to the accurate B</w:t>
      </w:r>
      <w:r w:rsidRPr="00750637">
        <w:rPr>
          <w:b w:val="0"/>
          <w:noProof/>
          <w:vertAlign w:val="subscript"/>
        </w:rPr>
        <w:t>1</w:t>
      </w:r>
      <w:r w:rsidRPr="00750637">
        <w:rPr>
          <w:b w:val="0"/>
          <w:noProof/>
        </w:rPr>
        <w:t xml:space="preserve"> value case (ΔB</w:t>
      </w:r>
      <w:r w:rsidRPr="00750637">
        <w:rPr>
          <w:b w:val="0"/>
          <w:noProof/>
          <w:vertAlign w:val="subscript"/>
        </w:rPr>
        <w:t>1</w:t>
      </w:r>
      <w:r w:rsidRPr="00750637">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14:paraId="32A0F7A9"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xml:space="preserve">). Mean F values (% error) shown here were compared relative to data fitted for an ideal SNR case (noiseless), and the grey region represents the region of ±1% relative error. Data was fitted </w:t>
      </w:r>
      <w:r w:rsidRPr="00750637">
        <w:rPr>
          <w:b w:val="0"/>
          <w:noProof/>
        </w:rPr>
        <w:lastRenderedPageBreak/>
        <w:t>assuming ideal B</w:t>
      </w:r>
      <w:r w:rsidRPr="00750637">
        <w:rPr>
          <w:b w:val="0"/>
          <w:noProof/>
          <w:vertAlign w:val="subscript"/>
        </w:rPr>
        <w:t>1</w:t>
      </w:r>
      <w:r w:rsidRPr="00750637">
        <w:rPr>
          <w:b w:val="0"/>
          <w:noProof/>
        </w:rPr>
        <w:t xml:space="preserve"> values (B</w:t>
      </w:r>
      <w:r w:rsidRPr="00750637">
        <w:rPr>
          <w:b w:val="0"/>
          <w:noProof/>
          <w:vertAlign w:val="subscript"/>
        </w:rPr>
        <w:t>1</w:t>
      </w:r>
      <w:r w:rsidRPr="00750637">
        <w:rPr>
          <w:b w:val="0"/>
          <w:noProof/>
        </w:rPr>
        <w:t xml:space="preserve"> = 1 n.u., solid lines) and a 15% overestimation in B</w:t>
      </w:r>
      <w:r w:rsidRPr="00750637">
        <w:rPr>
          <w:b w:val="0"/>
          <w:noProof/>
          <w:vertAlign w:val="subscript"/>
        </w:rPr>
        <w:t>1</w:t>
      </w:r>
      <w:r w:rsidRPr="00750637">
        <w:rPr>
          <w:b w:val="0"/>
          <w:noProof/>
        </w:rPr>
        <w:t xml:space="preserve"> (B</w:t>
      </w:r>
      <w:r w:rsidRPr="00750637">
        <w:rPr>
          <w:b w:val="0"/>
          <w:noProof/>
          <w:vertAlign w:val="subscript"/>
        </w:rPr>
        <w:t>1</w:t>
      </w:r>
      <w:r w:rsidRPr="00750637">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14:paraId="6449CCA8" w14:textId="77777777" w:rsidR="00BC1071" w:rsidRPr="00AA71C0" w:rsidRDefault="00624D30" w:rsidP="00D32169">
      <w:pPr>
        <w:pStyle w:val="Tabledesillustrations"/>
      </w:pPr>
      <w:r>
        <w:fldChar w:fldCharType="end"/>
      </w:r>
      <w:r w:rsidR="00BC1071" w:rsidRPr="00AA71C0">
        <w:br w:type="page"/>
      </w:r>
    </w:p>
    <w:p w14:paraId="7E3D470F" w14:textId="77777777" w:rsidR="00262C9B" w:rsidRDefault="009E2CF7" w:rsidP="00CF1ED7">
      <w:pPr>
        <w:jc w:val="center"/>
      </w:pPr>
      <w:r>
        <w:rPr>
          <w:noProof/>
          <w:lang w:val="fr-FR" w:eastAsia="fr-FR"/>
        </w:rPr>
        <w:lastRenderedPageBreak/>
        <w:drawing>
          <wp:inline distT="0" distB="0" distL="0" distR="0" wp14:anchorId="5C1D374D" wp14:editId="67DF7001">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3">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0FDBF839" w14:textId="77777777" w:rsidR="00CF1ED7" w:rsidRPr="00153C29" w:rsidRDefault="00CF1ED7" w:rsidP="00CF1ED7">
      <w:pPr>
        <w:pStyle w:val="Lgende"/>
        <w:rPr>
          <w:b w:val="0"/>
        </w:rPr>
      </w:pPr>
      <w:bookmarkStart w:id="110" w:name="_Ref492993963"/>
      <w:bookmarkStart w:id="111" w:name="_Toc492904924"/>
      <w:bookmarkStart w:id="112" w:name="_Toc492904983"/>
      <w:bookmarkStart w:id="113" w:name="_Toc492905406"/>
      <w:bookmarkStart w:id="114" w:name="_Toc493360416"/>
      <w:bookmarkStart w:id="115" w:name="_Toc493373899"/>
      <w:bookmarkStart w:id="116" w:name="_Toc493505997"/>
      <w:bookmarkStart w:id="117" w:name="_Toc493750997"/>
      <w:bookmarkStart w:id="118" w:name="_Toc493751107"/>
      <w:bookmarkStart w:id="119" w:name="_Toc494897838"/>
      <w:bookmarkStart w:id="120" w:name="_Toc495415180"/>
      <w:bookmarkStart w:id="121" w:name="_Toc495494188"/>
      <w:bookmarkStart w:id="122" w:name="_Toc49567495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110"/>
      <w:r>
        <w:t xml:space="preserve">. </w:t>
      </w:r>
      <w:bookmarkEnd w:id="111"/>
      <w:bookmarkEnd w:id="112"/>
      <w:bookmarkEnd w:id="113"/>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114"/>
      <w:bookmarkEnd w:id="115"/>
      <w:bookmarkEnd w:id="116"/>
      <w:bookmarkEnd w:id="117"/>
      <w:bookmarkEnd w:id="118"/>
      <w:bookmarkEnd w:id="119"/>
      <w:bookmarkEnd w:id="120"/>
      <w:bookmarkEnd w:id="121"/>
      <w:bookmarkEnd w:id="122"/>
    </w:p>
    <w:p w14:paraId="04CE5A3C" w14:textId="77777777" w:rsidR="0073030C" w:rsidRDefault="0073030C">
      <w:pPr>
        <w:spacing w:after="0" w:line="240" w:lineRule="auto"/>
        <w:jc w:val="left"/>
        <w:rPr>
          <w:lang w:eastAsia="en-CA"/>
        </w:rPr>
      </w:pPr>
      <w:r>
        <w:rPr>
          <w:lang w:eastAsia="en-CA"/>
        </w:rPr>
        <w:br w:type="page"/>
      </w:r>
    </w:p>
    <w:p w14:paraId="7B6853C2" w14:textId="77777777" w:rsidR="0073030C" w:rsidRDefault="00477771" w:rsidP="0073030C">
      <w:pPr>
        <w:jc w:val="center"/>
        <w:rPr>
          <w:lang w:eastAsia="en-CA"/>
        </w:rPr>
      </w:pPr>
      <w:r>
        <w:rPr>
          <w:noProof/>
          <w:lang w:val="fr-FR" w:eastAsia="fr-FR"/>
        </w:rPr>
        <w:lastRenderedPageBreak/>
        <w:drawing>
          <wp:inline distT="0" distB="0" distL="0" distR="0" wp14:anchorId="01D8D598" wp14:editId="7686EC07">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4">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6C6240DF" w14:textId="77777777" w:rsidR="0073030C" w:rsidRPr="00ED341D" w:rsidRDefault="0073030C" w:rsidP="0073030C">
      <w:pPr>
        <w:pStyle w:val="Lgende"/>
        <w:rPr>
          <w:b w:val="0"/>
        </w:rPr>
      </w:pPr>
      <w:bookmarkStart w:id="123" w:name="_Ref492993971"/>
      <w:bookmarkStart w:id="124" w:name="_Toc492904925"/>
      <w:bookmarkStart w:id="125" w:name="_Toc492904984"/>
      <w:bookmarkStart w:id="126" w:name="_Toc492905407"/>
      <w:bookmarkStart w:id="127" w:name="_Toc493360417"/>
      <w:bookmarkStart w:id="128" w:name="_Toc493373900"/>
      <w:bookmarkStart w:id="129" w:name="_Toc493505998"/>
      <w:bookmarkStart w:id="130" w:name="_Toc493750998"/>
      <w:bookmarkStart w:id="131" w:name="_Toc493751108"/>
      <w:bookmarkStart w:id="132" w:name="_Toc494897839"/>
      <w:bookmarkStart w:id="133" w:name="_Toc495415181"/>
      <w:bookmarkStart w:id="134" w:name="_Toc495494189"/>
      <w:bookmarkStart w:id="135" w:name="_Toc49567495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123"/>
      <w:r>
        <w:t xml:space="preserve">. </w:t>
      </w:r>
      <w:bookmarkEnd w:id="124"/>
      <w:bookmarkEnd w:id="125"/>
      <w:bookmarkEnd w:id="126"/>
      <w:r w:rsidR="00BD7856">
        <w:rPr>
          <w:b w:val="0"/>
        </w:rPr>
        <w:t xml:space="preserve">Simulated qMT parameter errors </w:t>
      </w:r>
      <w:r w:rsidR="00E73104">
        <w:rPr>
          <w:b w:val="0"/>
        </w:rPr>
        <w:t>estimated from Eq. 2</w:t>
      </w:r>
      <w:r w:rsidR="00ED341D">
        <w:rPr>
          <w:b w:val="0"/>
        </w:rPr>
        <w:t xml:space="preserve">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7"/>
      <w:bookmarkEnd w:id="128"/>
      <w:bookmarkEnd w:id="129"/>
      <w:bookmarkEnd w:id="130"/>
      <w:bookmarkEnd w:id="131"/>
      <w:bookmarkEnd w:id="132"/>
      <w:bookmarkEnd w:id="133"/>
      <w:bookmarkEnd w:id="134"/>
      <w:bookmarkEnd w:id="135"/>
    </w:p>
    <w:p w14:paraId="105F8D8C" w14:textId="77777777" w:rsidR="00C3148D" w:rsidRPr="00ED341D" w:rsidRDefault="00C3148D">
      <w:pPr>
        <w:spacing w:after="0" w:line="240" w:lineRule="auto"/>
        <w:jc w:val="left"/>
        <w:rPr>
          <w:lang w:eastAsia="en-CA"/>
        </w:rPr>
      </w:pPr>
      <w:r w:rsidRPr="00ED341D">
        <w:rPr>
          <w:lang w:eastAsia="en-CA"/>
        </w:rPr>
        <w:br w:type="page"/>
      </w:r>
    </w:p>
    <w:p w14:paraId="3CC5E1F1" w14:textId="77777777" w:rsidR="0073030C" w:rsidRDefault="00C3148D" w:rsidP="00C3148D">
      <w:pPr>
        <w:jc w:val="center"/>
        <w:rPr>
          <w:lang w:eastAsia="en-CA"/>
        </w:rPr>
      </w:pPr>
      <w:r>
        <w:rPr>
          <w:noProof/>
          <w:lang w:val="fr-FR" w:eastAsia="fr-FR"/>
        </w:rPr>
        <w:lastRenderedPageBreak/>
        <w:drawing>
          <wp:inline distT="0" distB="0" distL="0" distR="0" wp14:anchorId="3119B125" wp14:editId="41ADB8E0">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5">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0E79A93B" w14:textId="77777777" w:rsidR="00C3148D" w:rsidRPr="003B7715" w:rsidRDefault="00C3148D" w:rsidP="00C3148D">
      <w:pPr>
        <w:pStyle w:val="Lgende"/>
        <w:rPr>
          <w:b w:val="0"/>
        </w:rPr>
      </w:pPr>
      <w:bookmarkStart w:id="136" w:name="_Ref492994003"/>
      <w:bookmarkStart w:id="137" w:name="_Toc492905408"/>
      <w:bookmarkStart w:id="138" w:name="_Toc493360418"/>
      <w:bookmarkStart w:id="139" w:name="_Toc493373901"/>
      <w:bookmarkStart w:id="140" w:name="_Toc493505999"/>
      <w:bookmarkStart w:id="141" w:name="_Toc493750999"/>
      <w:bookmarkStart w:id="142" w:name="_Toc493751109"/>
      <w:bookmarkStart w:id="143" w:name="_Toc494897840"/>
      <w:bookmarkStart w:id="144" w:name="_Toc495415182"/>
      <w:bookmarkStart w:id="145" w:name="_Toc495494190"/>
      <w:bookmarkStart w:id="146" w:name="_Toc49567495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136"/>
      <w:r>
        <w:t>.</w:t>
      </w:r>
      <w:r>
        <w:rPr>
          <w:b w:val="0"/>
        </w:rPr>
        <w:t xml:space="preserve"> </w:t>
      </w:r>
      <w:bookmarkEnd w:id="137"/>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138"/>
      <w:bookmarkEnd w:id="139"/>
      <w:bookmarkEnd w:id="140"/>
      <w:bookmarkEnd w:id="141"/>
      <w:bookmarkEnd w:id="142"/>
      <w:bookmarkEnd w:id="143"/>
      <w:bookmarkEnd w:id="144"/>
      <w:bookmarkEnd w:id="145"/>
      <w:bookmarkEnd w:id="146"/>
    </w:p>
    <w:p w14:paraId="6C5DE544" w14:textId="77777777" w:rsidR="00C006CC" w:rsidRDefault="00C006CC">
      <w:pPr>
        <w:spacing w:after="0" w:line="240" w:lineRule="auto"/>
        <w:jc w:val="left"/>
        <w:rPr>
          <w:lang w:eastAsia="en-CA"/>
        </w:rPr>
      </w:pPr>
      <w:r>
        <w:rPr>
          <w:lang w:eastAsia="en-CA"/>
        </w:rPr>
        <w:br w:type="page"/>
      </w:r>
    </w:p>
    <w:p w14:paraId="693161AE" w14:textId="77777777" w:rsidR="00C3148D" w:rsidRDefault="00CA60D7" w:rsidP="00C006CC">
      <w:pPr>
        <w:jc w:val="center"/>
        <w:rPr>
          <w:lang w:eastAsia="en-CA"/>
        </w:rPr>
      </w:pPr>
      <w:r>
        <w:rPr>
          <w:noProof/>
          <w:lang w:val="fr-FR" w:eastAsia="fr-FR"/>
        </w:rPr>
        <w:lastRenderedPageBreak/>
        <w:drawing>
          <wp:inline distT="0" distB="0" distL="0" distR="0" wp14:anchorId="409A3A73" wp14:editId="77C115C8">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6">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267D3358" w14:textId="77777777" w:rsidR="00C006CC" w:rsidRPr="00194DDD" w:rsidRDefault="00C006CC" w:rsidP="00C006CC">
      <w:pPr>
        <w:pStyle w:val="Lgende"/>
        <w:rPr>
          <w:b w:val="0"/>
        </w:rPr>
      </w:pPr>
      <w:bookmarkStart w:id="147" w:name="_Ref492994018"/>
      <w:bookmarkStart w:id="148" w:name="_Toc492905409"/>
      <w:bookmarkStart w:id="149" w:name="_Toc493360419"/>
      <w:bookmarkStart w:id="150" w:name="_Toc493373902"/>
      <w:bookmarkStart w:id="151" w:name="_Toc493506000"/>
      <w:bookmarkStart w:id="152" w:name="_Toc493751000"/>
      <w:bookmarkStart w:id="153" w:name="_Toc493751110"/>
      <w:bookmarkStart w:id="154" w:name="_Toc494897841"/>
      <w:bookmarkStart w:id="155" w:name="_Toc495415183"/>
      <w:bookmarkStart w:id="156" w:name="_Toc495494191"/>
      <w:bookmarkStart w:id="157" w:name="_Toc49567495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147"/>
      <w:r>
        <w:t>.</w:t>
      </w:r>
      <w:r>
        <w:rPr>
          <w:b w:val="0"/>
        </w:rPr>
        <w:t xml:space="preserve"> </w:t>
      </w:r>
      <w:bookmarkEnd w:id="14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w:t>
      </w:r>
      <w:r w:rsidR="00E73104">
        <w:rPr>
          <w:b w:val="0"/>
          <w:i/>
        </w:rPr>
        <w:t>V</w:t>
      </w:r>
      <w:r w:rsidR="00E73104">
        <w:rPr>
          <w:b w:val="0"/>
        </w:rPr>
        <w:t xml:space="preserve">, </w:t>
      </w:r>
      <w:r w:rsidR="003A4867">
        <w:rPr>
          <w:b w:val="0"/>
        </w:rPr>
        <w:t>Eq. 3)</w:t>
      </w:r>
      <w:commentRangeStart w:id="158"/>
      <w:r w:rsidR="00194DDD">
        <w:rPr>
          <w:b w:val="0"/>
        </w:rPr>
        <w:t>.</w:t>
      </w:r>
      <w:bookmarkEnd w:id="149"/>
      <w:bookmarkEnd w:id="150"/>
      <w:bookmarkEnd w:id="151"/>
      <w:bookmarkEnd w:id="152"/>
      <w:bookmarkEnd w:id="153"/>
      <w:bookmarkEnd w:id="154"/>
      <w:bookmarkEnd w:id="155"/>
      <w:bookmarkEnd w:id="156"/>
      <w:bookmarkEnd w:id="157"/>
      <w:commentRangeEnd w:id="158"/>
      <w:r w:rsidR="003318B9">
        <w:rPr>
          <w:rStyle w:val="Marquedecommentaire"/>
          <w:rFonts w:eastAsia="Times"/>
          <w:b w:val="0"/>
          <w:bCs w:val="0"/>
          <w:lang w:eastAsia="en-US"/>
        </w:rPr>
        <w:commentReference w:id="158"/>
      </w:r>
    </w:p>
    <w:p w14:paraId="2C27765C" w14:textId="77777777" w:rsidR="00831BFB" w:rsidRDefault="00831BFB">
      <w:pPr>
        <w:spacing w:after="0" w:line="240" w:lineRule="auto"/>
        <w:jc w:val="left"/>
        <w:rPr>
          <w:lang w:eastAsia="en-CA"/>
        </w:rPr>
      </w:pPr>
      <w:r>
        <w:rPr>
          <w:lang w:eastAsia="en-CA"/>
        </w:rPr>
        <w:br w:type="page"/>
      </w:r>
    </w:p>
    <w:p w14:paraId="00F47487" w14:textId="77777777" w:rsidR="00C006CC" w:rsidRDefault="00831BFB" w:rsidP="00831BFB">
      <w:pPr>
        <w:jc w:val="center"/>
        <w:rPr>
          <w:lang w:eastAsia="en-CA"/>
        </w:rPr>
      </w:pPr>
      <w:r>
        <w:rPr>
          <w:noProof/>
          <w:lang w:val="fr-FR" w:eastAsia="fr-FR"/>
        </w:rPr>
        <w:lastRenderedPageBreak/>
        <w:drawing>
          <wp:inline distT="0" distB="0" distL="0" distR="0" wp14:anchorId="456D88DA" wp14:editId="1627DBF4">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7">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3D270EFF" w14:textId="77777777" w:rsidR="00831BFB" w:rsidRPr="003A4867" w:rsidRDefault="00831BFB" w:rsidP="00831BFB">
      <w:pPr>
        <w:pStyle w:val="Lgende"/>
        <w:rPr>
          <w:b w:val="0"/>
        </w:rPr>
      </w:pPr>
      <w:bookmarkStart w:id="159" w:name="_Ref492994028"/>
      <w:bookmarkStart w:id="160" w:name="_Toc492905410"/>
      <w:bookmarkStart w:id="161" w:name="_Toc493360420"/>
      <w:bookmarkStart w:id="162" w:name="_Toc493373903"/>
      <w:bookmarkStart w:id="163" w:name="_Toc493506001"/>
      <w:bookmarkStart w:id="164" w:name="_Toc493751001"/>
      <w:bookmarkStart w:id="165" w:name="_Toc493751111"/>
      <w:bookmarkStart w:id="166" w:name="_Toc494897842"/>
      <w:bookmarkStart w:id="167" w:name="_Toc495415184"/>
      <w:bookmarkStart w:id="168" w:name="_Toc495494192"/>
      <w:bookmarkStart w:id="169" w:name="_Toc495674955"/>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159"/>
      <w:r>
        <w:t>.</w:t>
      </w:r>
      <w:r>
        <w:rPr>
          <w:b w:val="0"/>
        </w:rPr>
        <w:t xml:space="preserve"> </w:t>
      </w:r>
      <w:bookmarkEnd w:id="160"/>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161"/>
      <w:bookmarkEnd w:id="162"/>
      <w:bookmarkEnd w:id="163"/>
      <w:bookmarkEnd w:id="164"/>
      <w:bookmarkEnd w:id="165"/>
      <w:bookmarkEnd w:id="166"/>
      <w:bookmarkEnd w:id="167"/>
      <w:bookmarkEnd w:id="168"/>
      <w:bookmarkEnd w:id="169"/>
    </w:p>
    <w:p w14:paraId="1E773012" w14:textId="77777777" w:rsidR="00831BFB" w:rsidRDefault="00831BFB">
      <w:pPr>
        <w:spacing w:after="0" w:line="240" w:lineRule="auto"/>
        <w:jc w:val="left"/>
        <w:rPr>
          <w:lang w:eastAsia="en-CA"/>
        </w:rPr>
      </w:pPr>
      <w:r>
        <w:rPr>
          <w:lang w:eastAsia="en-CA"/>
        </w:rPr>
        <w:br w:type="page"/>
      </w:r>
    </w:p>
    <w:p w14:paraId="5D7BE2E7" w14:textId="77777777" w:rsidR="00831BFB" w:rsidRDefault="00A161BD" w:rsidP="00831BFB">
      <w:pPr>
        <w:jc w:val="center"/>
        <w:rPr>
          <w:lang w:eastAsia="en-CA"/>
        </w:rPr>
      </w:pPr>
      <w:r>
        <w:rPr>
          <w:noProof/>
          <w:lang w:val="fr-FR" w:eastAsia="fr-FR"/>
        </w:rPr>
        <w:lastRenderedPageBreak/>
        <w:drawing>
          <wp:inline distT="0" distB="0" distL="0" distR="0" wp14:anchorId="122DE16E" wp14:editId="052DFEDF">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8">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74BC92E1" w14:textId="77777777" w:rsidR="00E3181D" w:rsidRPr="00A56D2D" w:rsidRDefault="00831BFB" w:rsidP="00A56D2D">
      <w:pPr>
        <w:pStyle w:val="Lgende"/>
        <w:rPr>
          <w:b w:val="0"/>
        </w:rPr>
      </w:pPr>
      <w:bookmarkStart w:id="170" w:name="_Ref492994049"/>
      <w:bookmarkStart w:id="171" w:name="_Toc492905411"/>
      <w:bookmarkStart w:id="172" w:name="_Toc493360421"/>
      <w:bookmarkStart w:id="173" w:name="_Toc493373904"/>
      <w:bookmarkStart w:id="174" w:name="_Toc493506002"/>
      <w:bookmarkStart w:id="175" w:name="_Toc493751002"/>
      <w:bookmarkStart w:id="176" w:name="_Toc493751112"/>
      <w:bookmarkStart w:id="177" w:name="_Toc494897843"/>
      <w:bookmarkStart w:id="178" w:name="_Toc495415185"/>
      <w:bookmarkStart w:id="179" w:name="_Toc495494193"/>
      <w:bookmarkStart w:id="180" w:name="_Toc495674956"/>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170"/>
      <w:r>
        <w:t>.</w:t>
      </w:r>
      <w:r>
        <w:rPr>
          <w:b w:val="0"/>
        </w:rPr>
        <w:t xml:space="preserve"> </w:t>
      </w:r>
      <w:bookmarkEnd w:id="171"/>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172"/>
      <w:bookmarkEnd w:id="173"/>
      <w:bookmarkEnd w:id="174"/>
      <w:bookmarkEnd w:id="175"/>
      <w:bookmarkEnd w:id="176"/>
      <w:bookmarkEnd w:id="177"/>
      <w:bookmarkEnd w:id="178"/>
      <w:bookmarkEnd w:id="179"/>
      <w:bookmarkEnd w:id="180"/>
      <w:r w:rsidR="00E3181D">
        <w:br w:type="page"/>
      </w:r>
    </w:p>
    <w:p w14:paraId="015BAF36" w14:textId="77777777" w:rsidR="00831BFB" w:rsidRDefault="00865DE7" w:rsidP="00E3181D">
      <w:pPr>
        <w:jc w:val="center"/>
        <w:rPr>
          <w:lang w:eastAsia="en-CA"/>
        </w:rPr>
      </w:pPr>
      <w:r>
        <w:rPr>
          <w:noProof/>
          <w:lang w:val="fr-FR" w:eastAsia="fr-FR"/>
        </w:rPr>
        <w:lastRenderedPageBreak/>
        <w:drawing>
          <wp:inline distT="0" distB="0" distL="0" distR="0" wp14:anchorId="5097768B" wp14:editId="5DABA1EA">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9">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355D6CA1" w14:textId="77777777" w:rsidR="00E3181D" w:rsidRPr="00E3181D" w:rsidRDefault="00E3181D" w:rsidP="00E3181D">
      <w:pPr>
        <w:pStyle w:val="Lgende"/>
        <w:rPr>
          <w:b w:val="0"/>
        </w:rPr>
      </w:pPr>
      <w:bookmarkStart w:id="181" w:name="_Ref492994059"/>
      <w:bookmarkStart w:id="182" w:name="_Toc492905412"/>
      <w:bookmarkStart w:id="183" w:name="_Toc493360422"/>
      <w:bookmarkStart w:id="184" w:name="_Toc493373905"/>
      <w:bookmarkStart w:id="185" w:name="_Toc493506003"/>
      <w:bookmarkStart w:id="186" w:name="_Toc493751003"/>
      <w:bookmarkStart w:id="187" w:name="_Toc493751113"/>
      <w:bookmarkStart w:id="188" w:name="_Toc494897844"/>
      <w:bookmarkStart w:id="189" w:name="_Toc495415186"/>
      <w:bookmarkStart w:id="190" w:name="_Toc495494194"/>
      <w:bookmarkStart w:id="191" w:name="_Toc495674957"/>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181"/>
      <w:r>
        <w:t>.</w:t>
      </w:r>
      <w:r>
        <w:rPr>
          <w:b w:val="0"/>
        </w:rPr>
        <w:t xml:space="preserve"> </w:t>
      </w:r>
      <w:bookmarkEnd w:id="182"/>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183"/>
      <w:bookmarkEnd w:id="184"/>
      <w:bookmarkEnd w:id="185"/>
      <w:bookmarkEnd w:id="186"/>
      <w:bookmarkEnd w:id="187"/>
      <w:bookmarkEnd w:id="188"/>
      <w:bookmarkEnd w:id="189"/>
      <w:bookmarkEnd w:id="190"/>
      <w:bookmarkEnd w:id="191"/>
    </w:p>
    <w:sectPr w:rsidR="00E3181D" w:rsidRPr="00E3181D" w:rsidSect="00E71E80">
      <w:pgSz w:w="12240" w:h="15840"/>
      <w:pgMar w:top="1440" w:right="1325"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 Bruce Pike" w:date="2017-10-16T12:31:00Z" w:initials="GBP">
    <w:p w14:paraId="1C6F6BAC" w14:textId="77777777" w:rsidR="00CE18F0" w:rsidRDefault="00CE18F0">
      <w:pPr>
        <w:pStyle w:val="Commentaire"/>
      </w:pPr>
      <w:r>
        <w:rPr>
          <w:rStyle w:val="Marquedecommentaire"/>
        </w:rPr>
        <w:annotationRef/>
      </w:r>
      <w:r>
        <w:t>We could drop this to shorten the title…</w:t>
      </w:r>
    </w:p>
  </w:comment>
  <w:comment w:id="2" w:author="G. Bruce Pike" w:date="2017-10-16T12:34:00Z" w:initials="GBP">
    <w:p w14:paraId="79825AE8" w14:textId="77777777" w:rsidR="00F35120" w:rsidRDefault="00F35120">
      <w:pPr>
        <w:pStyle w:val="Commentaire"/>
      </w:pPr>
      <w:r>
        <w:rPr>
          <w:rStyle w:val="Marquedecommentaire"/>
        </w:rPr>
        <w:annotationRef/>
      </w:r>
      <w:r>
        <w:t xml:space="preserve">Maybe this is not needed here since it is a complex qualifier.  </w:t>
      </w:r>
    </w:p>
  </w:comment>
  <w:comment w:id="4" w:author="G. Bruce Pike" w:date="2017-10-16T12:36:00Z" w:initials="GBP">
    <w:p w14:paraId="18E663AE" w14:textId="77777777" w:rsidR="009607CE" w:rsidRDefault="009607CE">
      <w:pPr>
        <w:pStyle w:val="Commentaire"/>
      </w:pPr>
      <w:r>
        <w:rPr>
          <w:rStyle w:val="Marquedecommentaire"/>
        </w:rPr>
        <w:annotationRef/>
      </w:r>
      <w:r>
        <w:t>Is there any experimental data we could include?</w:t>
      </w:r>
    </w:p>
  </w:comment>
  <w:comment w:id="5" w:author="G. Bruce Pike" w:date="2017-10-16T12:37:00Z" w:initials="GBP">
    <w:p w14:paraId="598AC52E" w14:textId="77777777" w:rsidR="00ED45DF" w:rsidRDefault="00ED45DF">
      <w:pPr>
        <w:pStyle w:val="Commentaire"/>
      </w:pPr>
      <w:r>
        <w:rPr>
          <w:rStyle w:val="Marquedecommentaire"/>
        </w:rPr>
        <w:annotationRef/>
      </w:r>
      <w:r>
        <w:t>Perhaps we should be showing this as our main experimental result?</w:t>
      </w:r>
    </w:p>
  </w:comment>
  <w:comment w:id="43" w:author="G. Bruce Pike" w:date="2017-10-16T16:52:00Z" w:initials="GBP">
    <w:p w14:paraId="3BBB4DAD" w14:textId="77777777" w:rsidR="00EF6AA7" w:rsidRDefault="00EF6AA7">
      <w:pPr>
        <w:pStyle w:val="Commentaire"/>
      </w:pPr>
      <w:r>
        <w:rPr>
          <w:rStyle w:val="Marquedecommentaire"/>
        </w:rPr>
        <w:annotationRef/>
      </w:r>
      <w:r w:rsidR="00CB0766">
        <w:t>This sounds a bit arbitrary.</w:t>
      </w:r>
    </w:p>
  </w:comment>
  <w:comment w:id="56" w:author="G. Bruce Pike" w:date="2017-10-16T17:12:00Z" w:initials="GBP">
    <w:p w14:paraId="1B9FC921" w14:textId="77777777" w:rsidR="002E6668" w:rsidRDefault="002E6668">
      <w:pPr>
        <w:pStyle w:val="Commentaire"/>
      </w:pPr>
      <w:r>
        <w:rPr>
          <w:rStyle w:val="Marquedecommentaire"/>
        </w:rPr>
        <w:annotationRef/>
      </w:r>
      <w:r>
        <w:t>Minimum?</w:t>
      </w:r>
    </w:p>
  </w:comment>
  <w:comment w:id="57" w:author="G. Bruce Pike" w:date="2017-10-16T17:14:00Z" w:initials="GBP">
    <w:p w14:paraId="5BF3C450" w14:textId="77777777" w:rsidR="00AE55B2" w:rsidRDefault="00AE55B2">
      <w:pPr>
        <w:pStyle w:val="Commentaire"/>
      </w:pPr>
      <w:r>
        <w:rPr>
          <w:rStyle w:val="Marquedecommentaire"/>
        </w:rPr>
        <w:annotationRef/>
      </w:r>
      <w:r>
        <w:t>Need to review this with you to make sure I’m following correctly.</w:t>
      </w:r>
    </w:p>
  </w:comment>
  <w:comment w:id="75" w:author="G. Bruce Pike" w:date="2017-10-16T17:47:00Z" w:initials="GBP">
    <w:p w14:paraId="31BF1C49" w14:textId="77777777" w:rsidR="000B2B2F" w:rsidRDefault="000B2B2F">
      <w:pPr>
        <w:pStyle w:val="Commentaire"/>
      </w:pPr>
      <w:r>
        <w:rPr>
          <w:rStyle w:val="Marquedecommentaire"/>
        </w:rPr>
        <w:annotationRef/>
      </w:r>
      <w:r>
        <w:t xml:space="preserve">We are still going to face the reviewer criticism “how do we know any of this is </w:t>
      </w:r>
      <w:proofErr w:type="gramStart"/>
      <w:r>
        <w:t>true”…</w:t>
      </w:r>
      <w:proofErr w:type="gramEnd"/>
    </w:p>
  </w:comment>
  <w:comment w:id="76" w:author="G. Bruce Pike" w:date="2017-10-16T17:50:00Z" w:initials="GBP">
    <w:p w14:paraId="0BACF397" w14:textId="77777777" w:rsidR="00FD566A" w:rsidRDefault="00FD566A">
      <w:pPr>
        <w:pStyle w:val="Commentaire"/>
      </w:pPr>
      <w:r>
        <w:rPr>
          <w:rStyle w:val="Marquedecommentaire"/>
        </w:rPr>
        <w:annotationRef/>
      </w:r>
      <w:r>
        <w:t>Some details missing for this reference.</w:t>
      </w:r>
    </w:p>
  </w:comment>
  <w:comment w:id="77" w:author="G. Bruce Pike" w:date="2017-10-16T17:50:00Z" w:initials="GBP">
    <w:p w14:paraId="05099DE2" w14:textId="77777777" w:rsidR="00FD566A" w:rsidRDefault="00FD566A">
      <w:pPr>
        <w:pStyle w:val="Commentaire"/>
      </w:pPr>
      <w:r>
        <w:rPr>
          <w:rStyle w:val="Marquedecommentaire"/>
        </w:rPr>
        <w:annotationRef/>
      </w:r>
    </w:p>
  </w:comment>
  <w:comment w:id="158" w:author="G. Bruce Pike" w:date="2017-10-16T17:16:00Z" w:initials="GBP">
    <w:p w14:paraId="5CFA9927" w14:textId="77777777" w:rsidR="003318B9" w:rsidRDefault="003318B9">
      <w:pPr>
        <w:pStyle w:val="Commentaire"/>
      </w:pPr>
      <w:r>
        <w:rPr>
          <w:rStyle w:val="Marquedecommentaire"/>
        </w:rPr>
        <w:annotationRef/>
      </w:r>
      <w:r>
        <w:t>Make 0.5 curve bol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F6BAC" w15:done="0"/>
  <w15:commentEx w15:paraId="79825AE8" w15:done="0"/>
  <w15:commentEx w15:paraId="18E663AE" w15:done="0"/>
  <w15:commentEx w15:paraId="598AC52E" w15:done="0"/>
  <w15:commentEx w15:paraId="3BBB4DAD" w15:done="0"/>
  <w15:commentEx w15:paraId="1B9FC921" w15:done="0"/>
  <w15:commentEx w15:paraId="5BF3C450" w15:done="0"/>
  <w15:commentEx w15:paraId="31BF1C49" w15:done="0"/>
  <w15:commentEx w15:paraId="0BACF397" w15:done="0"/>
  <w15:commentEx w15:paraId="05099DE2" w15:done="0"/>
  <w15:commentEx w15:paraId="5CFA992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49F386" w14:textId="77777777" w:rsidR="00D70E62" w:rsidRDefault="00D70E62">
      <w:r>
        <w:separator/>
      </w:r>
    </w:p>
    <w:p w14:paraId="50100E8E" w14:textId="77777777" w:rsidR="00D70E62" w:rsidRDefault="00D70E62"/>
  </w:endnote>
  <w:endnote w:type="continuationSeparator" w:id="0">
    <w:p w14:paraId="3245AC28" w14:textId="77777777" w:rsidR="00D70E62" w:rsidRDefault="00D70E62">
      <w:r>
        <w:continuationSeparator/>
      </w:r>
    </w:p>
    <w:p w14:paraId="35EA45C3" w14:textId="77777777" w:rsidR="00D70E62" w:rsidRDefault="00D70E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36392" w14:textId="77777777" w:rsidR="00CE18F0" w:rsidRDefault="00CE18F0"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05FB3D4" w14:textId="77777777" w:rsidR="00CE18F0" w:rsidRDefault="00CE18F0"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014B1" w14:textId="77777777" w:rsidR="00CE18F0" w:rsidRDefault="00CE18F0"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C521BB">
      <w:rPr>
        <w:rStyle w:val="Numrodepage"/>
        <w:noProof/>
      </w:rPr>
      <w:t>34</w:t>
    </w:r>
    <w:r>
      <w:rPr>
        <w:rStyle w:val="Numrodepage"/>
      </w:rPr>
      <w:fldChar w:fldCharType="end"/>
    </w:r>
  </w:p>
  <w:p w14:paraId="5936A244" w14:textId="77777777" w:rsidR="00CE18F0" w:rsidRPr="00480E6C" w:rsidRDefault="00CE18F0"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5A9E0" w14:textId="77777777" w:rsidR="00CE18F0" w:rsidRPr="00480E6C" w:rsidRDefault="00CE18F0"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B232E" w14:textId="77777777" w:rsidR="00D70E62" w:rsidRDefault="00D70E62">
      <w:r>
        <w:separator/>
      </w:r>
    </w:p>
    <w:p w14:paraId="51219266" w14:textId="77777777" w:rsidR="00D70E62" w:rsidRDefault="00D70E62"/>
  </w:footnote>
  <w:footnote w:type="continuationSeparator" w:id="0">
    <w:p w14:paraId="09FB317D" w14:textId="77777777" w:rsidR="00D70E62" w:rsidRDefault="00D70E62">
      <w:r>
        <w:continuationSeparator/>
      </w:r>
    </w:p>
    <w:p w14:paraId="04A64D6C" w14:textId="77777777" w:rsidR="00D70E62" w:rsidRDefault="00D70E6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 Bruce Pike">
    <w15:presenceInfo w15:providerId="None" w15:userId="G. Bruce P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087"/>
    <w:rsid w:val="0001119E"/>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3FFD"/>
    <w:rsid w:val="00054ABD"/>
    <w:rsid w:val="0005696A"/>
    <w:rsid w:val="0006022A"/>
    <w:rsid w:val="00060E0A"/>
    <w:rsid w:val="00062B03"/>
    <w:rsid w:val="00062DC7"/>
    <w:rsid w:val="000636A2"/>
    <w:rsid w:val="000638F0"/>
    <w:rsid w:val="00063A5B"/>
    <w:rsid w:val="00064672"/>
    <w:rsid w:val="00067559"/>
    <w:rsid w:val="000700B4"/>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5AAC"/>
    <w:rsid w:val="000A664F"/>
    <w:rsid w:val="000A7054"/>
    <w:rsid w:val="000A7D0F"/>
    <w:rsid w:val="000B254F"/>
    <w:rsid w:val="000B2A83"/>
    <w:rsid w:val="000B2B2F"/>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7F2"/>
    <w:rsid w:val="000E58D3"/>
    <w:rsid w:val="000E67B7"/>
    <w:rsid w:val="000E6F24"/>
    <w:rsid w:val="000F1D14"/>
    <w:rsid w:val="000F2B35"/>
    <w:rsid w:val="000F2EA6"/>
    <w:rsid w:val="000F2FE3"/>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235D"/>
    <w:rsid w:val="001033AA"/>
    <w:rsid w:val="001044E1"/>
    <w:rsid w:val="0010567B"/>
    <w:rsid w:val="0010595A"/>
    <w:rsid w:val="001070C8"/>
    <w:rsid w:val="001102DE"/>
    <w:rsid w:val="00111FDF"/>
    <w:rsid w:val="001128E1"/>
    <w:rsid w:val="00112EF5"/>
    <w:rsid w:val="001146F2"/>
    <w:rsid w:val="00114C59"/>
    <w:rsid w:val="00115EB2"/>
    <w:rsid w:val="0011714D"/>
    <w:rsid w:val="00117725"/>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EF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91A"/>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477"/>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28"/>
    <w:rsid w:val="002524FB"/>
    <w:rsid w:val="002529F1"/>
    <w:rsid w:val="002532A9"/>
    <w:rsid w:val="0025512C"/>
    <w:rsid w:val="00257BE0"/>
    <w:rsid w:val="00257D22"/>
    <w:rsid w:val="00262857"/>
    <w:rsid w:val="00262B46"/>
    <w:rsid w:val="00262C9B"/>
    <w:rsid w:val="00264151"/>
    <w:rsid w:val="00265FAF"/>
    <w:rsid w:val="0026608B"/>
    <w:rsid w:val="0026614A"/>
    <w:rsid w:val="0027032C"/>
    <w:rsid w:val="0027045E"/>
    <w:rsid w:val="002709DC"/>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448"/>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68"/>
    <w:rsid w:val="002E668D"/>
    <w:rsid w:val="002E7C4B"/>
    <w:rsid w:val="002E7CFA"/>
    <w:rsid w:val="002F03F4"/>
    <w:rsid w:val="002F0DBA"/>
    <w:rsid w:val="002F280C"/>
    <w:rsid w:val="002F350D"/>
    <w:rsid w:val="002F37C9"/>
    <w:rsid w:val="002F3865"/>
    <w:rsid w:val="002F77C1"/>
    <w:rsid w:val="00303822"/>
    <w:rsid w:val="00303F6B"/>
    <w:rsid w:val="003050CC"/>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18B9"/>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1D85"/>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246"/>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9ED"/>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45AE"/>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0E8C"/>
    <w:rsid w:val="0042214B"/>
    <w:rsid w:val="00422417"/>
    <w:rsid w:val="004229EE"/>
    <w:rsid w:val="00425CCB"/>
    <w:rsid w:val="00425F74"/>
    <w:rsid w:val="004278F2"/>
    <w:rsid w:val="004300B6"/>
    <w:rsid w:val="00430939"/>
    <w:rsid w:val="0043131A"/>
    <w:rsid w:val="00431872"/>
    <w:rsid w:val="00432AB8"/>
    <w:rsid w:val="00435372"/>
    <w:rsid w:val="0043790B"/>
    <w:rsid w:val="00437F4F"/>
    <w:rsid w:val="00440119"/>
    <w:rsid w:val="00440F40"/>
    <w:rsid w:val="00442976"/>
    <w:rsid w:val="00443596"/>
    <w:rsid w:val="00444B1B"/>
    <w:rsid w:val="0044591D"/>
    <w:rsid w:val="004468B8"/>
    <w:rsid w:val="00446909"/>
    <w:rsid w:val="004472B0"/>
    <w:rsid w:val="004476F6"/>
    <w:rsid w:val="004479E4"/>
    <w:rsid w:val="00450F09"/>
    <w:rsid w:val="004511EE"/>
    <w:rsid w:val="00452C3D"/>
    <w:rsid w:val="00452E3D"/>
    <w:rsid w:val="00452ED1"/>
    <w:rsid w:val="004532EF"/>
    <w:rsid w:val="00453763"/>
    <w:rsid w:val="00456528"/>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6922"/>
    <w:rsid w:val="004771A5"/>
    <w:rsid w:val="00477771"/>
    <w:rsid w:val="00477852"/>
    <w:rsid w:val="00477A4C"/>
    <w:rsid w:val="0048018E"/>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1383"/>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DC6"/>
    <w:rsid w:val="004E6F2E"/>
    <w:rsid w:val="004E6F6C"/>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4AB6"/>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650F"/>
    <w:rsid w:val="00547465"/>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48CC"/>
    <w:rsid w:val="005C5D1E"/>
    <w:rsid w:val="005C767E"/>
    <w:rsid w:val="005D1F8D"/>
    <w:rsid w:val="005D2438"/>
    <w:rsid w:val="005D2875"/>
    <w:rsid w:val="005D3879"/>
    <w:rsid w:val="005D4F04"/>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18F4"/>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527F"/>
    <w:rsid w:val="006A64FB"/>
    <w:rsid w:val="006A7EFE"/>
    <w:rsid w:val="006B03AC"/>
    <w:rsid w:val="006B1225"/>
    <w:rsid w:val="006B176E"/>
    <w:rsid w:val="006B34D2"/>
    <w:rsid w:val="006B35BE"/>
    <w:rsid w:val="006B3855"/>
    <w:rsid w:val="006B474F"/>
    <w:rsid w:val="006B63CE"/>
    <w:rsid w:val="006B6403"/>
    <w:rsid w:val="006B6F0D"/>
    <w:rsid w:val="006C0DFE"/>
    <w:rsid w:val="006C16B7"/>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089"/>
    <w:rsid w:val="006F572D"/>
    <w:rsid w:val="006F760C"/>
    <w:rsid w:val="006F7777"/>
    <w:rsid w:val="00704240"/>
    <w:rsid w:val="007049B1"/>
    <w:rsid w:val="00704CC8"/>
    <w:rsid w:val="0070527C"/>
    <w:rsid w:val="0070599E"/>
    <w:rsid w:val="00706223"/>
    <w:rsid w:val="00706DA1"/>
    <w:rsid w:val="00706F66"/>
    <w:rsid w:val="00707318"/>
    <w:rsid w:val="00707C8D"/>
    <w:rsid w:val="00707EF4"/>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5E0E"/>
    <w:rsid w:val="00776235"/>
    <w:rsid w:val="00776773"/>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406"/>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4C93"/>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09EB"/>
    <w:rsid w:val="008510E1"/>
    <w:rsid w:val="00852F0C"/>
    <w:rsid w:val="00853C60"/>
    <w:rsid w:val="008546FC"/>
    <w:rsid w:val="00855335"/>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6934"/>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3AB"/>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5FA0"/>
    <w:rsid w:val="008E6E07"/>
    <w:rsid w:val="008E7652"/>
    <w:rsid w:val="008F16CE"/>
    <w:rsid w:val="008F19DA"/>
    <w:rsid w:val="008F1E7D"/>
    <w:rsid w:val="008F252E"/>
    <w:rsid w:val="008F2F99"/>
    <w:rsid w:val="008F31D3"/>
    <w:rsid w:val="008F3ECA"/>
    <w:rsid w:val="008F484B"/>
    <w:rsid w:val="008F742E"/>
    <w:rsid w:val="00900533"/>
    <w:rsid w:val="00901355"/>
    <w:rsid w:val="00902301"/>
    <w:rsid w:val="009038B7"/>
    <w:rsid w:val="00903C79"/>
    <w:rsid w:val="00904552"/>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408"/>
    <w:rsid w:val="00951AC3"/>
    <w:rsid w:val="00952F4F"/>
    <w:rsid w:val="00953FF2"/>
    <w:rsid w:val="0095601B"/>
    <w:rsid w:val="00957E7F"/>
    <w:rsid w:val="009601E2"/>
    <w:rsid w:val="009607CE"/>
    <w:rsid w:val="00960F58"/>
    <w:rsid w:val="00962258"/>
    <w:rsid w:val="00963891"/>
    <w:rsid w:val="0096433B"/>
    <w:rsid w:val="009644EE"/>
    <w:rsid w:val="009660C7"/>
    <w:rsid w:val="00967074"/>
    <w:rsid w:val="00967C6C"/>
    <w:rsid w:val="00971919"/>
    <w:rsid w:val="00972A28"/>
    <w:rsid w:val="00973A46"/>
    <w:rsid w:val="009759DC"/>
    <w:rsid w:val="00976854"/>
    <w:rsid w:val="009779E6"/>
    <w:rsid w:val="00977B97"/>
    <w:rsid w:val="00977D0A"/>
    <w:rsid w:val="00980BC0"/>
    <w:rsid w:val="00981427"/>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5FB2"/>
    <w:rsid w:val="009E66DC"/>
    <w:rsid w:val="009E6933"/>
    <w:rsid w:val="009E7E53"/>
    <w:rsid w:val="009F0E95"/>
    <w:rsid w:val="009F2094"/>
    <w:rsid w:val="009F2918"/>
    <w:rsid w:val="009F3C12"/>
    <w:rsid w:val="009F6D67"/>
    <w:rsid w:val="009F744D"/>
    <w:rsid w:val="009F75A1"/>
    <w:rsid w:val="00A000F2"/>
    <w:rsid w:val="00A00856"/>
    <w:rsid w:val="00A00997"/>
    <w:rsid w:val="00A01449"/>
    <w:rsid w:val="00A01619"/>
    <w:rsid w:val="00A0186E"/>
    <w:rsid w:val="00A0303E"/>
    <w:rsid w:val="00A04751"/>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CA6"/>
    <w:rsid w:val="00A76D32"/>
    <w:rsid w:val="00A7721B"/>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4E7"/>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4813"/>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55B2"/>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0E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120"/>
    <w:rsid w:val="00B4539D"/>
    <w:rsid w:val="00B4566A"/>
    <w:rsid w:val="00B46003"/>
    <w:rsid w:val="00B464C5"/>
    <w:rsid w:val="00B501A4"/>
    <w:rsid w:val="00B50C51"/>
    <w:rsid w:val="00B50F25"/>
    <w:rsid w:val="00B51007"/>
    <w:rsid w:val="00B51314"/>
    <w:rsid w:val="00B51BDB"/>
    <w:rsid w:val="00B51D48"/>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28E"/>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27049"/>
    <w:rsid w:val="00C3148D"/>
    <w:rsid w:val="00C31DD3"/>
    <w:rsid w:val="00C32054"/>
    <w:rsid w:val="00C32E83"/>
    <w:rsid w:val="00C34799"/>
    <w:rsid w:val="00C358F0"/>
    <w:rsid w:val="00C36A0F"/>
    <w:rsid w:val="00C37B82"/>
    <w:rsid w:val="00C41059"/>
    <w:rsid w:val="00C43B6F"/>
    <w:rsid w:val="00C45101"/>
    <w:rsid w:val="00C459D0"/>
    <w:rsid w:val="00C521BB"/>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877F7"/>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0766"/>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4D93"/>
    <w:rsid w:val="00CC5563"/>
    <w:rsid w:val="00CC588F"/>
    <w:rsid w:val="00CC7F93"/>
    <w:rsid w:val="00CD0638"/>
    <w:rsid w:val="00CD0EE6"/>
    <w:rsid w:val="00CD1131"/>
    <w:rsid w:val="00CD2562"/>
    <w:rsid w:val="00CD2708"/>
    <w:rsid w:val="00CD625E"/>
    <w:rsid w:val="00CD68D6"/>
    <w:rsid w:val="00CD77B3"/>
    <w:rsid w:val="00CE0901"/>
    <w:rsid w:val="00CE1672"/>
    <w:rsid w:val="00CE18F0"/>
    <w:rsid w:val="00CE2075"/>
    <w:rsid w:val="00CE24C2"/>
    <w:rsid w:val="00CE3DE0"/>
    <w:rsid w:val="00CE616C"/>
    <w:rsid w:val="00CE64AB"/>
    <w:rsid w:val="00CE64CD"/>
    <w:rsid w:val="00CE6C16"/>
    <w:rsid w:val="00CE70C3"/>
    <w:rsid w:val="00CE7579"/>
    <w:rsid w:val="00CF1183"/>
    <w:rsid w:val="00CF16BD"/>
    <w:rsid w:val="00CF18B8"/>
    <w:rsid w:val="00CF1ED7"/>
    <w:rsid w:val="00CF2464"/>
    <w:rsid w:val="00CF2590"/>
    <w:rsid w:val="00CF25BA"/>
    <w:rsid w:val="00CF3BF2"/>
    <w:rsid w:val="00CF3EA4"/>
    <w:rsid w:val="00CF4110"/>
    <w:rsid w:val="00CF580F"/>
    <w:rsid w:val="00CF66E7"/>
    <w:rsid w:val="00D017A0"/>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0E6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966"/>
    <w:rsid w:val="00DA6C5E"/>
    <w:rsid w:val="00DB0ABC"/>
    <w:rsid w:val="00DB0CCB"/>
    <w:rsid w:val="00DB1F17"/>
    <w:rsid w:val="00DB334C"/>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104"/>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19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5DF"/>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6AA7"/>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3EB2"/>
    <w:rsid w:val="00F246B2"/>
    <w:rsid w:val="00F271A1"/>
    <w:rsid w:val="00F30085"/>
    <w:rsid w:val="00F31070"/>
    <w:rsid w:val="00F319F6"/>
    <w:rsid w:val="00F3257D"/>
    <w:rsid w:val="00F332A3"/>
    <w:rsid w:val="00F339F2"/>
    <w:rsid w:val="00F33BBA"/>
    <w:rsid w:val="00F33F5E"/>
    <w:rsid w:val="00F34503"/>
    <w:rsid w:val="00F3498D"/>
    <w:rsid w:val="00F35120"/>
    <w:rsid w:val="00F35692"/>
    <w:rsid w:val="00F36296"/>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6971"/>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733"/>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6089"/>
    <w:rsid w:val="00FC78C7"/>
    <w:rsid w:val="00FC7F7F"/>
    <w:rsid w:val="00FD0159"/>
    <w:rsid w:val="00FD0209"/>
    <w:rsid w:val="00FD0C82"/>
    <w:rsid w:val="00FD2F48"/>
    <w:rsid w:val="00FD3E87"/>
    <w:rsid w:val="00FD40C9"/>
    <w:rsid w:val="00FD55DD"/>
    <w:rsid w:val="00FD566A"/>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9394B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EFFDF-D4CB-F048-99C4-521CC2679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4937</Words>
  <Characters>82154</Characters>
  <Application>Microsoft Macintosh Word</Application>
  <DocSecurity>0</DocSecurity>
  <Lines>684</Lines>
  <Paragraphs>193</Paragraphs>
  <ScaleCrop>false</ScaleCrop>
  <HeadingPairs>
    <vt:vector size="2" baseType="variant">
      <vt:variant>
        <vt:lpstr>Titl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89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2</cp:revision>
  <cp:lastPrinted>2016-10-18T15:19:00Z</cp:lastPrinted>
  <dcterms:created xsi:type="dcterms:W3CDTF">2017-10-17T17:27:00Z</dcterms:created>
  <dcterms:modified xsi:type="dcterms:W3CDTF">2017-10-17T17:27:00Z</dcterms:modified>
</cp:coreProperties>
</file>